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ExtendedDocument.xml" ContentType="application/vnd.openxmlformats-officedocument.wordprocessingml.commentsExtended+xml"/>
  <Override PartName="/word/comments.xml" ContentType="application/vnd.openxmlformats-officedocument.wordprocessingml.comments+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3"/>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3"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b/>
          <w:bCs/>
          <w:sz w:val="24"/>
          <w:szCs w:val="24"/>
          <w:highlight w:val="none"/>
        </w:rPr>
      </w:pPr>
      <w:r>
        <w:rPr>
          <w:rFonts w:ascii="Arial" w:hAnsi="Arial" w:cs="Arial"/>
          <w:sz w:val="28"/>
          <w:szCs w:val="28"/>
        </w:rPr>
        <w:t xml:space="preserve">“Año de la Revolución”</w:t>
      </w:r>
      <w:r>
        <w:rPr>
          <w:b/>
          <w:bCs/>
          <w:sz w:val="24"/>
        </w:rPr>
        <w:br w:type="page" w:clear="all"/>
      </w:r>
      <w:r>
        <w:rPr>
          <w:b/>
          <w:bCs/>
          <w:sz w:val="24"/>
          <w:szCs w:val="24"/>
          <w:highlight w:val="none"/>
        </w:rPr>
      </w:r>
      <w:r>
        <w:rPr>
          <w:b/>
          <w:bCs/>
          <w:sz w:val="24"/>
          <w:szCs w:val="24"/>
          <w:highlight w:val="none"/>
        </w:rPr>
      </w:r>
    </w:p>
    <w:p>
      <w:pPr>
        <w:pStyle w:val="1002"/>
        <w:spacing w:line="360" w:lineRule="auto"/>
        <w:rPr>
          <w:b/>
        </w:rPr>
      </w:pPr>
      <w:r>
        <w:rPr>
          <w:b/>
        </w:rPr>
        <w:t xml:space="preserve">Problema de investigación:</w:t>
      </w:r>
      <w:r>
        <w:rPr>
          <w:b/>
        </w:rPr>
      </w:r>
      <w:r>
        <w:rPr>
          <w:b/>
        </w:rPr>
      </w:r>
    </w:p>
    <w:p>
      <w:pPr>
        <w:pStyle w:val="1002"/>
        <w:spacing w:line="360" w:lineRule="auto"/>
      </w:pPr>
      <w:r/>
      <w:r>
        <w:t xml:space="preserve">La creciente población de personas ancianas, discapacitadas, con problemas visuales y niños enfrenta desafíos significativos en términos de atención y comunicación. La carencia de sistemas de apoyo adaptados a las necesidades específicas de estos grupos ha </w:t>
      </w:r>
      <w:r>
        <w:t xml:space="preserve">generado insuficiencias notables en la entrega de información precisa y en la interacción efectiva con tecnologías digitales. Esta situación ha agudizado la brecha en la comunicación, limitando la capacidad de estas personas para recibir respuestas personal</w:t>
      </w:r>
      <w:r>
        <w:t xml:space="preserve">izadas y adecuadas a su estado emocional.</w:t>
      </w:r>
      <w:r/>
      <w:r/>
      <w:r/>
    </w:p>
    <w:p>
      <w:pPr>
        <w:pStyle w:val="1002"/>
        <w:spacing w:line="360" w:lineRule="auto"/>
      </w:pPr>
      <w:r/>
      <w:r/>
    </w:p>
    <w:p>
      <w:pPr>
        <w:pStyle w:val="1002"/>
        <w:spacing w:line="360" w:lineRule="auto"/>
        <w:rPr>
          <w:b/>
        </w:rPr>
      </w:pPr>
      <w:r>
        <w:rPr>
          <w:b/>
        </w:rPr>
        <w:t xml:space="preserve">Objeto de estudio:</w:t>
      </w:r>
      <w:r>
        <w:rPr>
          <w:b/>
        </w:rPr>
      </w:r>
      <w:r>
        <w:rPr>
          <w:b/>
        </w:rPr>
      </w:r>
    </w:p>
    <w:p>
      <w:pPr>
        <w:pStyle w:val="1002"/>
        <w:spacing w:line="360" w:lineRule="auto"/>
        <w:rPr>
          <w:highlight w:val="none"/>
        </w:rPr>
      </w:pPr>
      <w:r>
        <w:t xml:space="preserve">Los algoritmos de procesamiento de lenguaje natural, reconocimiento de voz, análisis de video y sistemas de inteligencia artificial como sistemas de apoyo a personas con vulnerabilidades.</w:t>
      </w:r>
      <w:r/>
      <w:r>
        <w:rPr>
          <w:highlight w:val="none"/>
        </w:rPr>
      </w:r>
      <w:r/>
      <w:r/>
    </w:p>
    <w:p>
      <w:pPr>
        <w:pStyle w:val="1002"/>
        <w:spacing w:line="360" w:lineRule="auto"/>
      </w:pPr>
      <w:r>
        <w:rPr>
          <w:highlight w:val="none"/>
        </w:rPr>
      </w:r>
      <w:r>
        <w:rPr>
          <w:highlight w:val="none"/>
        </w:rPr>
      </w:r>
    </w:p>
    <w:p>
      <w:pPr>
        <w:pStyle w:val="1002"/>
        <w:spacing w:line="360" w:lineRule="auto"/>
        <w:rPr>
          <w:b/>
        </w:rPr>
      </w:pPr>
      <w:r>
        <w:rPr>
          <w:b/>
        </w:rPr>
        <w:t xml:space="preserve">Campo de Estudio: </w:t>
      </w:r>
      <w:r>
        <w:rPr>
          <w:b/>
        </w:rPr>
      </w:r>
      <w:r>
        <w:rPr>
          <w:b/>
        </w:rPr>
      </w:r>
    </w:p>
    <w:p>
      <w:pPr>
        <w:pStyle w:val="1002"/>
        <w:spacing w:line="360" w:lineRule="auto"/>
        <w:rPr>
          <w:highlight w:val="none"/>
        </w:rPr>
      </w:pPr>
      <w:r/>
      <w:r>
        <w:t xml:space="preserve">La elaboración de una plataforma de creación automática de asistentes virtuales con audio y video.</w:t>
      </w:r>
      <w:r/>
      <w:r>
        <w:rPr>
          <w:highlight w:val="none"/>
        </w:rPr>
      </w:r>
    </w:p>
    <w:p>
      <w:pPr>
        <w:pStyle w:val="1002"/>
        <w:spacing w:line="360" w:lineRule="auto"/>
        <w:rPr>
          <w:highlight w:val="none"/>
        </w:rPr>
      </w:pPr>
      <w:r>
        <w:rPr>
          <w:highlight w:val="none"/>
        </w:rPr>
      </w:r>
      <w:r>
        <w:rPr>
          <w:highlight w:val="none"/>
        </w:rPr>
      </w:r>
      <w:r>
        <w:rPr>
          <w:highlight w:val="none"/>
        </w:rPr>
      </w:r>
    </w:p>
    <w:p>
      <w:pPr>
        <w:pStyle w:val="1002"/>
        <w:spacing w:line="360" w:lineRule="auto"/>
        <w:rPr>
          <w:b/>
        </w:rPr>
      </w:pPr>
      <w:r>
        <w:rPr>
          <w:b/>
        </w:rPr>
        <w:t xml:space="preserve">Campo de Acción: </w:t>
      </w:r>
      <w:r>
        <w:rPr>
          <w:b/>
        </w:rPr>
      </w:r>
      <w:r>
        <w:rPr>
          <w:b/>
        </w:rPr>
      </w:r>
    </w:p>
    <w:p>
      <w:pPr>
        <w:pStyle w:val="1002"/>
        <w:spacing w:line="360" w:lineRule="auto"/>
      </w:pPr>
      <w:r>
        <w:rPr>
          <w:highlight w:val="none"/>
        </w:rPr>
      </w:r>
      <w:r>
        <w:rPr>
          <w:highlight w:val="none"/>
        </w:rPr>
        <w:t xml:space="preserve">Los asistentes virtuales como sistemas de apoyo a personas con vulnerabilidades.</w:t>
      </w:r>
      <w:r>
        <w:rPr>
          <w:highlight w:val="none"/>
        </w:rPr>
      </w:r>
      <w:r/>
    </w:p>
    <w:p>
      <w:pPr>
        <w:pStyle w:val="1002"/>
        <w:spacing w:line="360" w:lineRule="auto"/>
      </w:pPr>
      <w:r/>
      <w:r/>
    </w:p>
    <w:p>
      <w:pPr>
        <w:pStyle w:val="1002"/>
        <w:spacing w:line="360" w:lineRule="auto"/>
        <w:rPr>
          <w:b/>
        </w:rPr>
      </w:pPr>
      <w:r>
        <w:rPr>
          <w:b/>
        </w:rPr>
        <w:t xml:space="preserve">Objetivo General:</w:t>
      </w:r>
      <w:r>
        <w:rPr>
          <w:b/>
        </w:rPr>
      </w:r>
      <w:r>
        <w:rPr>
          <w:b/>
        </w:rPr>
      </w:r>
    </w:p>
    <w:p>
      <w:pPr>
        <w:pStyle w:val="1002"/>
        <w:spacing w:line="360" w:lineRule="auto"/>
      </w:pPr>
      <w:r>
        <w:t xml:space="preserve">Integrar</w:t>
      </w:r>
      <w:r>
        <w:t xml:space="preserve"> la tesis de Ernesto Duvaló</w:t>
      </w:r>
      <w:r>
        <w:t xml:space="preserve">n cambiando el algoritmo de generación de preguntas y respuestas para implement</w:t>
      </w:r>
      <w:r>
        <w:t xml:space="preserve">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1"/>
      <w:r>
        <w:t xml:space="preserve">.</w:t>
      </w:r>
      <w:commentRangeEnd w:id="1"/>
      <w:r>
        <w:commentReference w:id="1"/>
      </w:r>
      <w:r/>
      <w:r/>
    </w:p>
    <w:p>
      <w:pPr>
        <w:shd w:val="nil" w:color="000000"/>
        <w:rPr>
          <w:b/>
          <w:bCs/>
        </w:rPr>
      </w:pPr>
      <w:r>
        <w:rPr>
          <w:b/>
          <w:highlight w:val="none"/>
        </w:rPr>
        <w:br w:type="page" w:clear="all"/>
      </w:r>
      <w:r>
        <w:rPr>
          <w:b/>
          <w:bCs/>
        </w:rPr>
      </w:r>
      <w:r>
        <w:rPr>
          <w:b/>
          <w:bCs/>
        </w:rPr>
      </w:r>
    </w:p>
    <w:p>
      <w:pPr>
        <w:pStyle w:val="1002"/>
        <w:spacing w:line="360" w:lineRule="auto"/>
        <w:rPr>
          <w:b/>
          <w:bCs/>
          <w:highlight w:val="none"/>
        </w:rPr>
      </w:pPr>
      <w:r>
        <w:rPr>
          <w:b/>
        </w:rPr>
        <w:t xml:space="preserve">Hipótesis:</w:t>
      </w:r>
      <w:r>
        <w:rPr>
          <w:b/>
          <w:bCs/>
          <w:highlight w:val="none"/>
        </w:rPr>
      </w:r>
      <w:r>
        <w:rPr>
          <w:b/>
          <w:bCs/>
          <w:highlight w:val="none"/>
        </w:rPr>
      </w:r>
    </w:p>
    <w:p>
      <w:pPr>
        <w:pStyle w:val="1002"/>
        <w:spacing w:line="360" w:lineRule="auto"/>
        <w:rPr>
          <w:highlight w:val="none"/>
        </w:rPr>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rPr>
          <w:highlight w:val="none"/>
        </w:rPr>
      </w:r>
      <w:r>
        <w:rPr>
          <w:highlight w:val="none"/>
        </w:rPr>
      </w:r>
    </w:p>
    <w:p>
      <w:pPr>
        <w:pStyle w:val="1002"/>
        <w:spacing w:line="360" w:lineRule="auto"/>
      </w:pPr>
      <w:r>
        <w:rPr>
          <w:highlight w:val="none"/>
        </w:rPr>
      </w:r>
      <w:r/>
    </w:p>
    <w:p>
      <w:pPr>
        <w:pStyle w:val="1002"/>
        <w:spacing w:line="360" w:lineRule="auto"/>
        <w:rPr>
          <w:b/>
          <w:bCs/>
          <w:highlight w:val="none"/>
        </w:rPr>
      </w:pPr>
      <w:r>
        <w:rPr>
          <w:b/>
        </w:rPr>
        <w:t xml:space="preserve">Tareas de la investigación:</w:t>
      </w:r>
      <w:r>
        <w:rPr>
          <w:b/>
          <w:bCs/>
          <w:highlight w:val="none"/>
        </w:rPr>
      </w:r>
      <w:r>
        <w:rPr>
          <w:b/>
          <w:bCs/>
          <w:highlight w:val="none"/>
        </w:rPr>
      </w:r>
    </w:p>
    <w:p>
      <w:pPr>
        <w:pStyle w:val="1034"/>
        <w:numPr>
          <w:ilvl w:val="0"/>
          <w:numId w:val="51"/>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34"/>
        <w:numPr>
          <w:ilvl w:val="0"/>
          <w:numId w:val="51"/>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34"/>
        <w:numPr>
          <w:ilvl w:val="0"/>
          <w:numId w:val="51"/>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34"/>
        <w:numPr>
          <w:ilvl w:val="0"/>
          <w:numId w:val="51"/>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rPr>
      </w:r>
      <w:r>
        <w:rPr>
          <w:rFonts w:ascii="Arial" w:hAnsi="Arial" w:cs="Arial"/>
          <w:sz w:val="22"/>
          <w:szCs w:val="22"/>
        </w:rPr>
      </w:r>
    </w:p>
    <w:p>
      <w:pPr>
        <w:pStyle w:val="1034"/>
        <w:numPr>
          <w:ilvl w:val="0"/>
          <w:numId w:val="51"/>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34"/>
        <w:numPr>
          <w:ilvl w:val="0"/>
          <w:numId w:val="51"/>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ispher)</w:t>
      </w:r>
      <w:r>
        <w:rPr>
          <w:rFonts w:ascii="Arial" w:hAnsi="Arial" w:cs="Arial"/>
          <w:sz w:val="22"/>
          <w:szCs w:val="22"/>
        </w:rPr>
      </w:r>
      <w:r>
        <w:rPr>
          <w:rFonts w:ascii="Arial" w:hAnsi="Arial" w:cs="Arial"/>
          <w:sz w:val="22"/>
          <w:szCs w:val="22"/>
        </w:rPr>
      </w:r>
    </w:p>
    <w:p>
      <w:pPr>
        <w:pStyle w:val="1034"/>
        <w:numPr>
          <w:ilvl w:val="0"/>
          <w:numId w:val="51"/>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02"/>
        <w:numPr>
          <w:ilvl w:val="0"/>
          <w:numId w:val="51"/>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shd w:val="nil" w:color="000000"/>
      </w:pPr>
      <w:r>
        <w:rPr>
          <w:bCs/>
          <w:highlight w:val="none"/>
        </w:rPr>
      </w:r>
      <w:r/>
    </w:p>
    <w:p>
      <w:pPr>
        <w:shd w:val="nil" w:color="auto"/>
        <w:rPr>
          <w:rFonts w:ascii="Arial" w:hAnsi="Arial" w:cs="Arial"/>
          <w:sz w:val="28"/>
          <w:szCs w:val="28"/>
        </w:rPr>
      </w:pPr>
      <w:r>
        <w:rPr>
          <w:rFonts w:ascii="Arial" w:hAnsi="Arial" w:cs="Arial"/>
          <w:sz w:val="28"/>
          <w:szCs w:val="28"/>
        </w:rPr>
        <w:br w:type="page" w:clear="all"/>
      </w:r>
      <w:r>
        <w:rPr>
          <w:rFonts w:ascii="Arial" w:hAnsi="Arial" w:cs="Arial"/>
          <w:sz w:val="28"/>
          <w:szCs w:val="28"/>
        </w:rPr>
      </w:r>
      <w:r>
        <w:rPr>
          <w:rFonts w:ascii="Arial" w:hAnsi="Arial" w:cs="Arial"/>
          <w:sz w:val="28"/>
          <w:szCs w:val="28"/>
        </w:rPr>
      </w:r>
    </w:p>
    <w:p>
      <w:pPr>
        <w:pStyle w:val="957"/>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02"/>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58"/>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ems":[{"id":"444PW4XS","type":"article-journal","title":"Natural language processing: state of the art, current trends and challenges","container-title":"Multimedia Tools and Applications","page":"3713-3744","volume":"82","issue":"3","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URL":"https://doi.org/10.1007/s11042-022-13428-4","DOI":"10.1007/s11042-022-13428-4","shortTitle":"Natural language processing","journalAbbreviation":"Multimed Tools Appl","language":"en","author":[{"family":"Khurana","given":"Diksha"},{"family":"Koli","given":"Aditya"},{"family":"Khatter","given":"Kiran"},{"family":"Singh","given":"Sukhdev"}],"issued":{"date-parts":[[2023,1,1]]},"accessed":{"date-parts":[[2023,11,2]]},"userID":"12642822","index":1,"short-title":"Natural language processing","title-short":"Natural language processing","suppress-author":false}]} </w:instrText>
      </w:r>
      <w:r>
        <w:fldChar w:fldCharType="separate"/>
      </w:r>
      <w:r/>
      <w:r>
        <w:t xml:space="preserve">(Khurana et al., 2023)</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58"/>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ual: retos y posibilidades para la inteligencia artificial | Tableau","abstract":"Un asistente virtual con inteligencia artificial desarrolla las funciones de un asistente humano. Vemos sus ventajas y los retos que plantea.","URL":"https://www.tableau.com/data-insights/ai/ai-virtual-assistant","shortTitle":"Asistente virtual","language":"en-US","accessed":{"date-parts":[[2023,11,2]]},"userID":"12642822","index":2,"short-title":"Asistente virtual","title-short":"Asistente virtual","suppress-author":false}]} </w:instrText>
      </w:r>
      <w:r>
        <w:fldChar w:fldCharType="separate"/>
      </w:r>
      <w:r/>
      <w:r>
        <w:t xml:space="preserve">(Asistente Virtual, n.d.)</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58"/>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2"/>
      <w:r>
        <w:rPr>
          <w:rFonts w:ascii="Arial" w:hAnsi="Arial" w:cs="Arial"/>
          <w:sz w:val="22"/>
          <w:szCs w:val="22"/>
        </w:rPr>
        <w:t xml:space="preserve">ASR</w:t>
      </w:r>
      <w:commentRangeEnd w:id="2"/>
      <w:r>
        <w:commentReference w:id="2"/>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post-weblog","title":"¿Cómo funciona el reconocimiento automático del habla?","container-title":"SoldAI","abstract":"Conociendo la primera fase de la interacción verbal entre humanos y máquinas","URL":"https://medium.com/soldai/c%C3%B3mo-funciona-el-reconocimiento-autom%C3%A1tico-del-habla-eb038ecfe72e","language":"en","author":[{"family":"Sobrino","given":"Diego Campos"}],"issued":{"date-parts":[[2020,5,15]]},"accessed":{"date-parts":[[2023,11,2]]},"userID":"12642822","index":3,"suppress-author":false}]} </w:instrText>
      </w:r>
      <w:r>
        <w:fldChar w:fldCharType="separate"/>
      </w:r>
      <w:r/>
      <w:r>
        <w:t xml:space="preserve">(Sobrino, 2020)</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58"/>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59"/>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4"/>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4"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abstract":"El sistema de procesamiento de lenguaje natural (o entendimiento NLU) de Google, no sólo cambia de nombre de API.AI a Dialogflow sino que estrena modelo de pricing a mitad de noviembre, pasa de ser completamente gratuito a tener una versión de pago dentro del entorno del Google Cloud Platform (la versión de pago está actualmente","URL":"https://planetachatbot.com/dialogflow-google-cambia-modelo-pricing/","shortTitle":"Dialogflow de Google cambia su modelo de pricing","language":"es","issued":{"date-parts":[[2017,12,12]]},"accessed":{"date-parts":[[2023,10,7]]},"userID":"12642822","index":4,"short-title":"Dialogflow de Google cambia su modelo de pricing","title-short":"Dialogflow de Google cambia su modelo de pricing","suppress-author":false}]} </w:instrText>
      </w:r>
      <w:r>
        <w:fldChar w:fldCharType="separate"/>
      </w:r>
      <w:r/>
      <w:r>
        <w:t xml:space="preserve">(Dialogflow de Google cambia su modelo de pricing, 2017)</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59"/>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5"/>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5"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amiento cionamiento cionamiento cionamiento cionamiento cionamiento - Amazon Lex V1","URL":"https://docs.aws.amazon.com/es_es/lex/latest/dg/how-it-works.html","accessed":{"date-parts":[[2023,11,2]]},"userID":"12642822","index":5,"suppress-author":false}]} </w:instrText>
      </w:r>
      <w:r>
        <w:fldChar w:fldCharType="separate"/>
      </w:r>
      <w:r/>
      <w:r>
        <w:t xml:space="preserve">(Cómo Amazon Lex Cionamiento Cionamiento Cionamiento Cionamiento Cionamiento Cionamiento Cionamiento Cionamiento - Amazon Lex V1, n.d.)</w:t>
      </w:r>
      <w:r>
        <w:fldChar w:fldCharType="end"/>
      </w:r>
      <w:r>
        <w:rPr>
          <w:color w:val="000000" w:themeColor="text1"/>
          <w:sz w:val="22"/>
          <w:szCs w:val="22"/>
        </w:rPr>
      </w:r>
      <w:r>
        <w:rPr>
          <w:color w:val="000000" w:themeColor="text1"/>
          <w:sz w:val="22"/>
          <w:szCs w:val="22"/>
        </w:rPr>
      </w:r>
    </w:p>
    <w:p>
      <w:pPr>
        <w:pStyle w:val="1002"/>
        <w:spacing w:line="360" w:lineRule="auto"/>
        <w:rPr>
          <w:rStyle w:val="990"/>
          <w:rFonts w:ascii="Arial" w:hAnsi="Arial" w:cs="Arial"/>
        </w:rPr>
      </w:pPr>
      <w:r>
        <w:rPr>
          <w:rStyle w:val="990"/>
          <w:rFonts w:ascii="Arial" w:hAnsi="Arial" w:cs="Arial"/>
        </w:rPr>
      </w:r>
      <w:r>
        <w:rPr>
          <w:rStyle w:val="990"/>
          <w:rFonts w:ascii="Arial" w:hAnsi="Arial" w:cs="Arial"/>
        </w:rPr>
      </w:r>
      <w:r>
        <w:rPr>
          <w:rStyle w:val="990"/>
          <w:rFonts w:ascii="Arial" w:hAnsi="Arial" w:cs="Arial"/>
        </w:rPr>
      </w:r>
    </w:p>
    <w:p>
      <w:pPr>
        <w:pStyle w:val="1002"/>
        <w:numPr>
          <w:ilvl w:val="0"/>
          <w:numId w:val="0"/>
        </w:numPr>
        <w:ind w:left="360"/>
        <w:spacing w:line="360" w:lineRule="auto"/>
        <w:rPr>
          <w:rStyle w:val="990"/>
          <w:rFonts w:ascii="Arial" w:hAnsi="Arial" w:cs="Arial"/>
        </w:rPr>
      </w:pPr>
      <w:r>
        <w:rPr>
          <w:rFonts w:ascii="Arial" w:hAnsi="Arial" w:cs="Arial"/>
        </w:rPr>
      </w:r>
      <w:r>
        <w:rPr>
          <w:rStyle w:val="990"/>
          <w:rFonts w:ascii="Arial" w:hAnsi="Arial" w:cs="Arial"/>
        </w:rPr>
      </w:r>
      <w:r>
        <w:rPr>
          <w:rStyle w:val="990"/>
          <w:rFonts w:ascii="Arial" w:hAnsi="Arial" w:cs="Arial"/>
        </w:rPr>
      </w:r>
    </w:p>
    <w:p>
      <w:pPr>
        <w:pStyle w:val="959"/>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6"/>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6"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h fast, consistent and accurate answers across any application, device or channel.","URL":"https://www.ibm.com/products/watsonx-assistant","language":"en-us","accessed":{"date-parts":[[2023,11,2]]},"userID":"12642822","index":6,"suppress-author":false}]} </w:instrText>
      </w:r>
      <w:r>
        <w:fldChar w:fldCharType="separate"/>
      </w:r>
      <w:r/>
      <w:r>
        <w:t xml:space="preserve">(IBM Watsonx Assistant Virtual Agent, n.d.)</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02"/>
        <w:numPr>
          <w:ilvl w:val="0"/>
          <w:numId w:val="0"/>
        </w:numPr>
        <w:spacing w:line="360" w:lineRule="auto"/>
        <w:rPr>
          <w:rStyle w:val="990"/>
          <w:rFonts w:ascii="Arial" w:hAnsi="Arial" w:cs="Arial"/>
        </w:rPr>
      </w:pPr>
      <w:r>
        <w:rPr>
          <w:rFonts w:ascii="Arial" w:hAnsi="Arial" w:cs="Arial"/>
        </w:rPr>
      </w:r>
      <w:r>
        <w:rPr>
          <w:rStyle w:val="990"/>
          <w:rFonts w:ascii="Arial" w:hAnsi="Arial" w:cs="Arial"/>
        </w:rPr>
      </w:r>
      <w:r>
        <w:rPr>
          <w:rStyle w:val="990"/>
          <w:rFonts w:ascii="Arial" w:hAnsi="Arial" w:cs="Arial"/>
        </w:rPr>
      </w:r>
    </w:p>
    <w:p>
      <w:pPr>
        <w:pStyle w:val="959"/>
        <w:jc w:val="both"/>
        <w:spacing w:line="360" w:lineRule="auto"/>
        <w:rPr>
          <w:rFonts w:cs="Arial"/>
        </w:rPr>
      </w:pPr>
      <w:r/>
      <w:bookmarkStart w:id="20" w:name="_Toc129849681"/>
      <w:r>
        <w:rPr>
          <w:rStyle w:val="990"/>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7"/>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ficial intelligence continue to develop amazing products which seemed impossible, machines gain consciousness…","URL":"https://medium.com/@asklua/what-is-rasa-the-open-source-ai-for-building-conversational-chatbots-8a86bef47ec4","shortTitle":"What is RASA?","language":"en","author":[{"family":"AskLua","given":""}],"issued":{"date-parts":[[2020,11,6]]},"accessed":{"date-parts":[[2023,11,2]]},"userID":"12642822","index":7,"short-title":"What is RASA?","title-short":"What is RASA?","suppress-author":false}]} </w:instrText>
      </w:r>
      <w:r>
        <w:fldChar w:fldCharType="separate"/>
      </w:r>
      <w:r/>
      <w:r>
        <w:t xml:space="preserve">(AskLua, 2020)</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59"/>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18"/>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18"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ad de construir una experiencia conversacional que los clientes adorarán.","URL":"https://botpress.com/es/blog/getting-started-with-botpress","language":"es","accessed":{"date-parts":[[2023,11,2]]},"userID":"12642822","index":8,"suppress-author":false}]} </w:instrText>
      </w:r>
      <w:r>
        <w:fldChar w:fldCharType="separate"/>
      </w:r>
      <w:r/>
      <w:r>
        <w:t xml:space="preserve">(Primeros pasos con Botpress | Botpress Blog, n.d.)</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06"/>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06"/>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06"/>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06"/>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06"/>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06"/>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19" w:tooltip="https://botpress.com/es/blog/chatbot-analytics" w:history="1">
        <w:r>
          <w:rPr>
            <w:rStyle w:val="980"/>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0" w:tooltip="https://botpress.com/es/pricing" w:history="1">
        <w:r>
          <w:rPr>
            <w:rStyle w:val="980"/>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58"/>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ebpage","title":"¿Qué es y cómo funciona Whisper? | Código Espagueti","URL":"https://codigoespagueti.com/noticias/tecnologia/que-es-como-funciona-whisper/","accessed":{"date-parts":[[2023,10,7]]},"userID":"12642822","index":11,"suppress-author":false}]} </w:instrText>
      </w:r>
      <w:r>
        <w:fldChar w:fldCharType="separate"/>
      </w:r>
      <w:r/>
      <w:r>
        <w:t xml:space="preserve">(¿Qué Es y Cómo Funciona Whisper? | Código Espagueti, n.d.)</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perando desde hace años","URL":"https://www.xataka.com/aplicaciones/he-usado-whisper-para-transcribir-entrevista-herramienta-que-llevaba-esperando-hace-anos","accessed":{"date-parts":[[2023,10,7]]},"userID":"12642822","index":9,"suppress-author":false}]} </w:instrText>
      </w:r>
      <w:r>
        <w:fldChar w:fldCharType="separate"/>
      </w:r>
      <w:r/>
      <w:r>
        <w:t xml:space="preserve">(He Usado Whisper Para Transcribir Una Entrevista: Es La Herramienta Que Llevaba Esperando Desde Hace Años, n.d.)</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58"/>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59"/>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page","title":"¿Qué es Python? - Explicación del lenguaje Python - AWS","container-title":"Amazon Web Services, Inc.","abstract":"Descubra más acerca del lenguaje de programación sencillo Python, de sus beneficios y de los recursos para utilizarlo.","URL":"https://aws.amazon.com/es/what-is/python/","shortTitle":"¿Qué es Python?","language":"es-ES","accessed":{"date-parts":[[2023,11,2]]},"userID":"12642822","index":10,"short-title":"¿Qué es Python?","title-short":"¿Qué es Python?","suppress-author":false}]} </w:instrText>
      </w:r>
      <w:r>
        <w:fldChar w:fldCharType="separate"/>
      </w:r>
      <w:r/>
      <w:r>
        <w:t xml:space="preserve">(¿Qué es Python?, n.d.)</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06"/>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2,"suppress-author":false}]} </w:instrText>
      </w:r>
      <w:r>
        <w:rPr>
          <w:strike w:val="0"/>
        </w:rPr>
        <w:fldChar w:fldCharType="separate"/>
      </w:r>
      <w:r>
        <w:rPr>
          <w:strike w:val="0"/>
        </w:rPr>
      </w:r>
      <w:r>
        <w:rPr>
          <w:strike w:val="0"/>
        </w:rPr>
        <w:t xml:space="preserve">(Londoño, n.d.)</w:t>
      </w:r>
      <w:r>
        <w:rPr>
          <w:strike w:val="0"/>
        </w:rPr>
        <w:fldChar w:fldCharType="end"/>
      </w:r>
      <w:r>
        <w:rPr>
          <w:strike w:val="0"/>
          <w:color w:val="000000" w:themeColor="text1"/>
          <w:sz w:val="22"/>
          <w:szCs w:val="22"/>
        </w:rPr>
      </w:r>
      <w:r>
        <w:rPr>
          <w:strike w:val="0"/>
          <w:color w:val="000000" w:themeColor="text1"/>
          <w:sz w:val="22"/>
          <w:szCs w:val="22"/>
        </w:rPr>
      </w:r>
    </w:p>
    <w:p>
      <w:pPr>
        <w:pStyle w:val="1006"/>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2,"suppress-author":false}]} </w:instrText>
      </w:r>
      <w:r>
        <w:rPr>
          <w:strike w:val="0"/>
        </w:rPr>
        <w:fldChar w:fldCharType="separate"/>
      </w:r>
      <w:r>
        <w:rPr>
          <w:strike w:val="0"/>
        </w:rPr>
      </w:r>
      <w:r>
        <w:rPr>
          <w:strike w:val="0"/>
        </w:rPr>
        <w:t xml:space="preserve">(Londoño, n.d.)</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06"/>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2,"suppress-author":false}]} </w:instrText>
      </w:r>
      <w:r>
        <w:rPr>
          <w:strike w:val="0"/>
        </w:rPr>
        <w:fldChar w:fldCharType="separate"/>
      </w:r>
      <w:r>
        <w:rPr>
          <w:strike w:val="0"/>
        </w:rPr>
      </w:r>
      <w:r>
        <w:rPr>
          <w:strike w:val="0"/>
        </w:rPr>
        <w:t xml:space="preserve">(Londoño, n.d.)</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06"/>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2,"suppress-author":false}]} </w:instrText>
      </w:r>
      <w:r>
        <w:rPr>
          <w:strike w:val="0"/>
        </w:rPr>
        <w:fldChar w:fldCharType="separate"/>
      </w:r>
      <w:r>
        <w:rPr>
          <w:strike w:val="0"/>
        </w:rPr>
      </w:r>
      <w:r>
        <w:rPr>
          <w:strike w:val="0"/>
        </w:rPr>
        <w:t xml:space="preserve">(Londoño, n.d.)</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02"/>
      </w:pPr>
      <w:r/>
      <w:r/>
    </w:p>
    <w:p>
      <w:pPr>
        <w:pStyle w:val="1002"/>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r>
        <w:rPr>
          <w:highlight w:val="none"/>
        </w:rPr>
      </w:r>
    </w:p>
    <w:p>
      <w:pPr>
        <w:pStyle w:val="1002"/>
      </w:pPr>
      <w:r/>
      <w:r/>
    </w:p>
    <w:p>
      <w:pPr>
        <w:pStyle w:val="959"/>
        <w:rPr>
          <w:b/>
          <w:bCs/>
          <w:highlight w:val="none"/>
        </w:rPr>
      </w:pPr>
      <w:r>
        <w:rPr>
          <w:b/>
          <w:bCs/>
        </w:rPr>
        <w:t xml:space="preserve">HTML, CSS y Javascript</w:t>
      </w:r>
      <w:r>
        <w:rPr>
          <w:b/>
          <w:bCs/>
          <w:highlight w:val="none"/>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opment Basics – HTML, CSS, and JavaScript Explained for Beginners","URL":"https://www.freecodecamp.org/news/html-css-and-javascript-explained-for-beginners/","accessed":{"date-parts":[[2023,11,2]]},"userID":"12642822","index":13,"suppress-author":false}]} </w:instrText>
      </w:r>
      <w:r>
        <w:fldChar w:fldCharType="separate"/>
      </w:r>
      <w:r/>
      <w:r>
        <w:t xml:space="preserve">(Learn Web Development Basics – HTML, CSS, and JavaScript Explained for Beginners, n.d.)</w:t>
      </w:r>
      <w:r>
        <w:fldChar w:fldCharType="end"/>
      </w:r>
      <w:r>
        <w:rPr>
          <w:highlight w:val="none"/>
          <w14:ligatures w14:val="none"/>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14:ligatures w14: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pStyle w:val="959"/>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4,"suppress-author":false}]} </w:instrText>
      </w:r>
      <w:r>
        <w:fldChar w:fldCharType="separate"/>
      </w:r>
      <w:r/>
      <w:r>
        <w:t xml:space="preserve">(React vs Vue vs Angular vs Svelte, 2020)</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4,"suppress-author":false}]} </w:instrText>
      </w:r>
      <w:r>
        <w:fldChar w:fldCharType="separate"/>
      </w:r>
      <w:r/>
      <w:r>
        <w:t xml:space="preserve">(React vs Vue vs Angular vs Svelte, 2020)</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5,"suppress-author":false}]} </w:instrText>
      </w:r>
      <w:r>
        <w:fldChar w:fldCharType="separate"/>
      </w:r>
      <w:r/>
      <w:r>
        <w:t xml:space="preserve">(Comparing React, Angular, Vue, and Svelte - Accelebrate, n.d.)</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5,"suppress-author":false}]} </w:instrText>
      </w:r>
      <w:r>
        <w:fldChar w:fldCharType="separate"/>
      </w:r>
      <w:r/>
      <w:r>
        <w:t xml:space="preserve">(Comparing React, Angular, Vue, and Svelte - Accelebrate, n.d.)</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02"/>
        <w:rPr>
          <w:b/>
          <w:bCs/>
        </w:rPr>
      </w:pPr>
      <w:r>
        <w:rPr>
          <w:b/>
          <w:bCs/>
        </w:rPr>
      </w:r>
      <w:r>
        <w:rPr>
          <w:b/>
          <w:bCs/>
        </w:rPr>
      </w:r>
      <w:r>
        <w:rPr>
          <w:b/>
          <w:bCs/>
        </w:rPr>
      </w:r>
    </w:p>
    <w:p>
      <w:pPr>
        <w:pStyle w:val="959"/>
        <w:rPr>
          <w:b/>
          <w:bCs/>
        </w:rPr>
      </w:pPr>
      <w:r>
        <w:rPr>
          <w:b/>
          <w:bCs/>
          <w:highlight w:val="none"/>
        </w:rPr>
        <w:t xml:space="preserve">Framework para la creación del backend de el sistema.</w:t>
      </w:r>
      <w:r>
        <w:rPr>
          <w:b/>
          <w:bCs/>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ner-title":"CódigoFacilito","abstract":"Una de las decisiones más complicadas que enfrentan los nuevos desarrolladores web, es ¿con qué tecnologías voy a trabajar?\n\nA diferencia del Frontend en donde existe al menos un estándar base de...","URL":"https://codigofacilito.com/articulos/elegir-framework-backend","language":"es","author":[{"family":"Hernández","given":"Uriel"}],"issued":{"date-parts":[[2023,2,1]]},"accessed":{"date-parts":[[2023,2,1]]},"userID":"12642822","index":16,"suppress-author":false}]} </w:instrText>
      </w:r>
      <w:r>
        <w:fldChar w:fldCharType="separate"/>
      </w:r>
      <w:r/>
      <w:r>
        <w:t xml:space="preserve">(Hernández, 2023)</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ZOTERO_CITATION {"citationItems":[{"id":"VV3AZ96D","type":"webpage","title":"Qué es Django y por qué usarlo","container-title":"OpenWebinars.net","abstract":"Si quieres conocer qué es Django y por qué deberías utilizarlo, en este artículo profundizamos en el framework de Python más usado.","URL":"https://openwebinars.net/blog/que-es-django-y-por-que-usarlo/","language":"es","issued":{"date-parts":[[2018,8,3]]},"accessed":{"date-parts":[[2023,10,7]]},"userID":"12642822","index":18,"suppress-author":false}]} </w:instrText>
      </w:r>
      <w:r>
        <w:fldChar w:fldCharType="separate"/>
      </w:r>
      <w:r/>
      <w:r>
        <w:t xml:space="preserve">(Qué es Django y por qué usarlo, 2018)</w:t>
      </w:r>
      <w:r>
        <w:fldChar w:fldCharType="end"/>
      </w:r>
      <w:r>
        <w:rPr>
          <w:rFonts w:ascii="Arial" w:hAnsi="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2,"suppress-author":false}]} </w:instrText>
      </w:r>
      <w:r>
        <w:fldChar w:fldCharType="separate"/>
      </w:r>
      <w:r/>
      <w:r>
        <w:t xml:space="preserve">(Team, 2022)</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2,"suppress-author":false}]} </w:instrText>
      </w:r>
      <w:r>
        <w:fldChar w:fldCharType="separate"/>
      </w:r>
      <w:r/>
      <w:r>
        <w:t xml:space="preserve">(Team, 2022)</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03"/>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17,"suppress-author":false}]} </w:instrText>
      </w:r>
      <w:r>
        <w:fldChar w:fldCharType="separate"/>
      </w:r>
      <w:r/>
      <w:r>
        <w:t xml:space="preserve">(Condez, 2022)</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17,"suppress-author":false}]} </w:instrText>
      </w:r>
      <w:r>
        <w:fldChar w:fldCharType="separate"/>
      </w:r>
      <w:r/>
      <w:r>
        <w:t xml:space="preserve">(Condez, 2022)</w:t>
      </w:r>
      <w:r>
        <w:fldChar w:fldCharType="end"/>
      </w:r>
      <w:r>
        <w:rPr>
          <w:rFonts w:ascii="Arial" w:hAnsi="Arial" w:eastAsia="Arial" w:cs="Arial"/>
          <w:sz w:val="22"/>
          <w:szCs w:val="22"/>
          <w:highlight w:val="none"/>
        </w:rPr>
        <w:t xml:space="preserve">.</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17,"suppress-author":false}]} </w:instrText>
      </w:r>
      <w:r>
        <w:fldChar w:fldCharType="separate"/>
      </w:r>
      <w:r/>
      <w:r>
        <w:t xml:space="preserve">(Condez, 2022)</w:t>
      </w:r>
      <w:r>
        <w:fldChar w:fldCharType="end"/>
      </w:r>
      <w:r>
        <w:rPr>
          <w:rFonts w:ascii="Arial" w:hAnsi="Arial" w:cs="Arial"/>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API | by Farhad Malik | Towards Data Science","URL":"https://towardsdatascience.com/build-and-host-fast-data-science-applications-using-fastapi-823be8a1d6a0","accessed":{"date-parts":[[2023,11,2]]},"userID":"12642822","index":20,"suppress-author":false}]} </w:instrText>
      </w:r>
      <w:r>
        <w:fldChar w:fldCharType="separate"/>
      </w:r>
      <w:r/>
      <w:r>
        <w:t xml:space="preserve">(Build And Host Fast Data Science Applications Using FastAPI | by Farhad Malik | Towards Data Science, n.d.)</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cs="Arial"/>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ems":[{"id":"932PEGS6","type":"article","title":"Explicación de FastAPI en 5 minutos o menos - Geekflare","URL":"https://geekflare.com/es/fastapi-explained/","accessed":{"date-parts":[[2023,10,7]]},"userID":"12642822","index":19,"suppress-author":false}]} </w:instrText>
      </w:r>
      <w:r>
        <w:fldChar w:fldCharType="separate"/>
      </w:r>
      <w:r/>
      <w:r>
        <w:t xml:space="preserve">(Explicación de FastAPI En 5 Minutos o Menos - Geekflare, n.d.)</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ems":[{"id":"932PEGS6","type":"article","title":"Explicación de FastAPI en 5 minutos o menos - Geekflare","URL":"https://geekflare.com/es/fastapi-explained/","accessed":{"date-parts":[[2023,10,7]]},"userID":"12642822","index":19,"suppress-author":false}]} </w:instrText>
      </w:r>
      <w:r>
        <w:fldChar w:fldCharType="separate"/>
      </w:r>
      <w:r/>
      <w:r>
        <w:t xml:space="preserve">(Explicación de FastAPI En 5 Minutos o Menos - Geekflare, n.d.)</w:t>
      </w:r>
      <w: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type":"webpage","title":"TechEmpower Web Framework Performance Comparison","container-title":"www.techempower.com","abstract":"Performance comparison of a wide spectrum of web application frameworks and platforms using community-contributed test implementations.","URL":"https://www.techempower.com/benchmarks/#section=data-r20&amp;hw=ph&amp;test=fortune&amp;l=zijzen-sf","language":"en","issued":{"date-parts":[[2023,2,1]]},"accessed":{"date-parts":[[2023,2,1]]},"userID":"12642822","index":21,"suppress-author":false}]} </w:instrText>
      </w:r>
      <w:r>
        <w:fldChar w:fldCharType="separate"/>
      </w:r>
      <w:r/>
      <w:r>
        <w:t xml:space="preserve">(TechEmpower Web Framework Performance Comparison, 2023)</w:t>
      </w:r>
      <w:r>
        <w:fldChar w:fldCharType="end"/>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1"/>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1"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2"/>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2"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cs="Arial"/>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59"/>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post-weblog","title":"10 principales API de Reconocimiento Facial - Infoteknico","abstract":"Descubre las mejores API de reconocimiento facial para aplicaciones de seguridad y control de acceso. Aprovecha esta tecnología accesible y eficiente.","URL":"https://www.infoteknico.com/principales-api-de-reconocimiento-facial/","note":"Section: Videovigilancia","language":"es","issued":{"date-parts":[[2023,10,6]]},"accessed":{"date-parts":[[2023,10,7]]},"userID":"12642822","index":23,"suppress-author":false}]} </w:instrText>
      </w:r>
      <w:r>
        <w:rPr>
          <w:sz w:val="22"/>
          <w:szCs w:val="22"/>
        </w:rPr>
        <w:fldChar w:fldCharType="separate"/>
      </w:r>
      <w:r>
        <w:rPr>
          <w:sz w:val="22"/>
          <w:szCs w:val="22"/>
        </w:rPr>
      </w:r>
      <w:r>
        <w:rPr>
          <w:sz w:val="22"/>
          <w:szCs w:val="22"/>
        </w:rPr>
        <w:t xml:space="preserve">(10 principales API de Reconocimiento Facial - Infoteknico, 2023)</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highlight w:val="none"/>
        </w:rPr>
      </w:r>
      <w:r>
        <w:rPr>
          <w:rFonts w:ascii="Arial" w:hAnsi="Arial" w:eastAsia="Arial" w:cs="Arial"/>
          <w:sz w:val="22"/>
          <w:szCs w:val="22"/>
          <w:highlight w:val="none"/>
        </w:rPr>
      </w:r>
    </w:p>
    <w:p>
      <w:pPr>
        <w:pStyle w:val="958"/>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4,"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Labellerr","abstract":"In this article we'll discuss the use case and example that suits better to Llama2 vs GPT models. Performace comparison and suitability.","URL":"https://www.labellerr.com/blog/llama2-vs-gpt-3-5-vs-gpt-4/","shortTitle":"Llama 2 Vs GPT-3.5 Vs GPT-4","language":"en","issued":{"date-parts":[[2023,10,5]]},"accessed":{"date-parts":[[2023,11,2]]},"userID":"12642822","index":26,"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Llama 2 Vs GPT-3.5 Vs GPT-4,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4,"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4,"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PT-4 | Ars Technica","URL":"https://arstechnica.com/information-technology/2023/05/googles-top-ai-model-palm-2-hopes-to-upstage-gpt-4-in-generative-mastery/","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The AI Race Heats up: Google Announces PaLM 2, Its Answer to GPT-4 | Ars Technica, n.d.)</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sz w:val="22"/>
          <w:szCs w:val="22"/>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3"/>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3"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1,2]]},"userID":"12642822","index":25,"short-title":"Brief Review — Llama 2","title-short":"Brief Review — Llama 2","suppress-author":false}]} </w:instrText>
      </w:r>
      <w:r>
        <w:fldChar w:fldCharType="separate"/>
      </w:r>
      <w:r/>
      <w:r>
        <w:t xml:space="preserve">(Tsang, 2023)</w:t>
      </w:r>
      <w:r>
        <w:fldChar w:fldCharType="end"/>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4"/>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4" o:title=""/>
              </v:shape>
            </w:pict>
          </mc:Fallback>
        </mc:AlternateContent>
      </w:r>
      <w:r>
        <w:rPr>
          <w:sz w:val="22"/>
          <w:szCs w:val="22"/>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59"/>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06"/>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container-title":"Bytebase","abstract":"Why Comparing Postgres and MongoDB The 2023 Stack Overflow survey shows that Postgres has become the most admired, desired database. !stackoverflow ICYDK, Mongo...","URL":"https://www.bytebase.com/blog/postgres-vs-mongodb/","shortTitle":"Postgres vs. MongoDB","issued":{"date-parts":[[2023,7,20]]},"accessed":{"date-parts":[[2023,11,2]]},"userID":"12642822","index":27,"short-title":"Postgres vs. MongoDB","title-short":"Postgres vs. MongoDB","suppress-author":false}]} </w:instrText>
      </w:r>
      <w:r>
        <w:rPr>
          <w:strike w:val="0"/>
        </w:rPr>
        <w:fldChar w:fldCharType="separate"/>
      </w:r>
      <w:r>
        <w:rPr>
          <w:strike w:val="0"/>
        </w:rPr>
      </w:r>
      <w:r>
        <w:rPr>
          <w:strike w:val="0"/>
        </w:rPr>
        <w:t xml:space="preserve">(Postgres vs. MongoDB, 2023)</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06"/>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tionItems":[{"id":"WYZ9FNL5","type":"article","title":"MongoDB vs PostgreSQL: 15 Critical Differences","URL":"https://kinsta.com/blog/mongodb-vs-postgresql/","accessed":{"date-parts":[[2023,11,2]]},"userID":"12642822","index":29,"suppress-author":false}]} </w:instrText>
      </w:r>
      <w:r>
        <w:rPr>
          <w:strike w:val="0"/>
        </w:rPr>
        <w:fldChar w:fldCharType="separate"/>
      </w:r>
      <w:r>
        <w:rPr>
          <w:strike w:val="0"/>
        </w:rPr>
      </w:r>
      <w:r>
        <w:rPr>
          <w:strike w:val="0"/>
        </w:rPr>
        <w:t xml:space="preserve">(MongoDB vs PostgreSQL: 15 Critical Differences, n.d.-a)</w:t>
      </w:r>
      <w:r>
        <w:rPr>
          <w:strike w:val="0"/>
        </w:rPr>
        <w:fldChar w:fldCharType="end"/>
      </w:r>
      <w:r>
        <w:rPr>
          <w:strike w:val="0"/>
          <w:color w:val="000000" w:themeColor="text1"/>
          <w:sz w:val="22"/>
          <w:szCs w:val="22"/>
          <w:u w:val="none"/>
          <w:vertAlign w:val="baseline"/>
        </w:rPr>
      </w:r>
      <w:r>
        <w:rPr>
          <w:strike w:val="0"/>
          <w:color w:val="000000" w:themeColor="text1"/>
          <w:sz w:val="22"/>
          <w:szCs w:val="22"/>
          <w:u w:val="none"/>
          <w:vertAlign w:val="baseline"/>
        </w:rPr>
      </w:r>
    </w:p>
    <w:p>
      <w:pPr>
        <w:pStyle w:val="1006"/>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0,"suppress-author":false}]} </w:instrText>
      </w:r>
      <w:r>
        <w:rPr>
          <w:strike w:val="0"/>
          <w:u w:val="none"/>
        </w:rPr>
        <w:fldChar w:fldCharType="separate"/>
      </w:r>
      <w:r>
        <w:rPr>
          <w:strike w:val="0"/>
          <w:u w:val="none"/>
        </w:rPr>
      </w:r>
      <w:r>
        <w:rPr>
          <w:strike w:val="0"/>
          <w:u w:val="none"/>
        </w:rPr>
        <w:t xml:space="preserve">(MongoDB Vs PostgreSQL, n.d.)</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06"/>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0,"suppress-author":false}]} </w:instrText>
      </w:r>
      <w:r>
        <w:rPr>
          <w:strike w:val="0"/>
          <w:u w:val="none"/>
        </w:rPr>
        <w:fldChar w:fldCharType="separate"/>
      </w:r>
      <w:r>
        <w:rPr>
          <w:strike w:val="0"/>
          <w:u w:val="none"/>
        </w:rPr>
      </w:r>
      <w:r>
        <w:rPr>
          <w:strike w:val="0"/>
          <w:u w:val="none"/>
        </w:rPr>
        <w:t xml:space="preserve">(MongoDB Vs PostgreSQL, n.d.)</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06"/>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tionItems":[{"id":"SHB3FRV5","type":"webpage","title":"MongoDB vs PostgreSQL: 15 Critical Differences","URL":"https://kinsta.com/blog/mongodb-vs-postgresql/","accessed":{"date-parts":[[2023,11,2]]},"userID":"12642822","index":31,"suppress-author":false}]} </w:instrText>
      </w:r>
      <w:r>
        <w:rPr>
          <w:strike w:val="0"/>
        </w:rPr>
        <w:fldChar w:fldCharType="separate"/>
      </w:r>
      <w:r>
        <w:rPr>
          <w:strike w:val="0"/>
        </w:rPr>
      </w:r>
      <w:r>
        <w:rPr>
          <w:strike w:val="0"/>
        </w:rPr>
        <w:t xml:space="preserve">(MongoDB vs PostgreSQL: 15 Critical Differences, n.d.-b)</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06"/>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59"/>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rFonts w:ascii="Arial" w:hAnsi="Arial" w:eastAsia="Arial" w:cs="Arial"/>
          <w:b/>
          <w:bCs/>
          <w:sz w:val="22"/>
          <w:szCs w:val="22"/>
          <w:highlight w:val="none"/>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b w:val="0"/>
          <w:bCs w:val="0"/>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b w:val="0"/>
          <w:bCs w:val="0"/>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CodeCamp.org","abstract":"La primera vez que escuché sobre \"Visual Studio\", pensé que era lo mismo que \"Visual Studio Code\". No sé por qué Microsoft decidió confundir a todos con los nombres de esas dos herramientas de desarrollo. Pero esa es una historia para otro día. “Visual Studio” y “Visual Studio Code” no","URL":"https://www.freecodecamp.org/espanol/news/visual-studio-vs-visual-studio-code-cual-es-la-diferencia-entre-estos-editores-de-codigo-ide/","shortTitle":"Visual Studio vs Visual Studio Code","language":"es","issued":{"date-parts":[[2023,3,3]]},"accessed":{"date-parts":[[2023,11,2]]},"userID":"12642822","index":32,"short-title":"Visual Studio vs Visual Studio Code","title-short":"Visual Studio vs Visual Studio Code","suppress-author":false}]} </w:instrText>
      </w:r>
      <w:r>
        <w:fldChar w:fldCharType="separate"/>
      </w:r>
      <w:r/>
      <w:r>
        <w:t xml:space="preserve">(Visual Studio vs Visual Studio Code, 2023)</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59"/>
        <w:rPr>
          <w:b/>
          <w:bCs/>
        </w:rPr>
      </w:pPr>
      <w:r>
        <w:rPr>
          <w:rFonts w:ascii="Arial" w:hAnsi="Arial" w:eastAsia="Arial" w:cs="Arial"/>
          <w:b/>
          <w:bCs/>
          <w:sz w:val="22"/>
          <w:szCs w:val="22"/>
          <w:highlight w:val="none"/>
        </w:rPr>
        <w:t xml:space="preserve">Sitema de Control de Versiones GIT</w:t>
      </w:r>
      <w:r>
        <w:rPr>
          <w:b/>
          <w:bCs/>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itationItems":[{"id":"5DV6EVMB","type":"webpage","title":"Qué es Git | Atlassian Git Tutorial","URL":"https://www.atlassian.com/es/git/tutorials/what-is-git","accessed":{"date-parts":[[2023,11,2]]},"userID":"12642822","index":33,"suppress-author":false}]} </w:instrText>
      </w:r>
      <w:r>
        <w:fldChar w:fldCharType="separate"/>
      </w:r>
      <w:r/>
      <w:r>
        <w:t xml:space="preserve">(Qué Es Git | Atlassian Git Tutorial, n.d.)</w:t>
      </w:r>
      <w:r>
        <w:fldChar w:fldCharType="end"/>
      </w:r>
      <w:r>
        <w:rPr>
          <w:rFonts w:ascii="Arial" w:hAnsi="Arial" w:eastAsia="Arial" w:cs="Arial"/>
          <w:sz w:val="22"/>
          <w:szCs w:val="22"/>
          <w:highlight w:val="none"/>
        </w:rPr>
      </w:r>
      <w:r>
        <w:rPr>
          <w:rFonts w:ascii="Arial" w:hAnsi="Arial" w:eastAsia="Arial" w:cs="Arial"/>
          <w:sz w:val="22"/>
          <w:szCs w:val="22"/>
          <w:highlight w:val="none"/>
        </w:rPr>
      </w:r>
    </w:p>
    <w:p>
      <w:pPr>
        <w:pStyle w:val="959"/>
      </w:pPr>
      <w:r>
        <w:rPr>
          <w:rFonts w:ascii="Arial" w:hAnsi="Arial" w:eastAsia="Arial" w:cs="Arial"/>
          <w:sz w:val="22"/>
          <w:szCs w:val="22"/>
          <w:highlight w:val="none"/>
        </w:rPr>
        <w:t xml:space="preserve">XP</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Metodología de Desarrollo de Software XP, también conocida como Programación Extrema, es una metodología ágil que se centra en la entrega de software de alta calidad en un tiempo reducido. Fue creada por Kent Beck en 1999 y se basa en la adaptabilidad y </w:t>
      </w:r>
      <w:r>
        <w:rPr>
          <w:rFonts w:ascii="Arial" w:hAnsi="Arial" w:eastAsia="Arial" w:cs="Arial"/>
          <w:sz w:val="22"/>
          <w:szCs w:val="22"/>
        </w:rPr>
        <w:t xml:space="preserve">la comunicación constante entre el equipo de desarrollo y el cliente</w:t>
      </w:r>
      <w:r>
        <w:rPr>
          <w:rFonts w:ascii="Arial" w:hAnsi="Arial" w:eastAsia="Arial" w:cs="Arial"/>
          <w:sz w:val="22"/>
          <w:szCs w:val="22"/>
        </w:rPr>
        <w:t xml:space="preserv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4,"short-title":"Metodología XP","title-short":"Metodología XP","suppress-author":false}]} </w:instrText>
      </w:r>
      <w:r>
        <w:fldChar w:fldCharType="separate"/>
      </w:r>
      <w:r/>
      <w:r>
        <w:t xml:space="preserve">(Mancuzo, 2020)</w:t>
      </w:r>
      <w:r>
        <w:fldChar w:fldCharType="end"/>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r>
        <w:rPr>
          <w:rFonts w:ascii="Arial" w:hAnsi="Arial" w:eastAsia="Arial" w:cs="Arial"/>
          <w:sz w:val="22"/>
          <w:szCs w:val="22"/>
          <w:highlight w:val="none"/>
        </w:rPr>
        <w:t xml:space="preserve">La metodología XP se compone de varias fases y roles clave:</w:t>
      </w:r>
      <w:r>
        <w:rPr>
          <w:rFonts w:ascii="Arial" w:hAnsi="Arial" w:eastAsia="Arial" w:cs="Arial"/>
          <w:sz w:val="22"/>
          <w:szCs w:val="22"/>
          <w:highlight w:val="none"/>
        </w:rPr>
      </w:r>
      <w:r/>
    </w:p>
    <w:p>
      <w:r>
        <w:rPr>
          <w:rFonts w:ascii="Arial" w:hAnsi="Arial" w:eastAsia="Arial" w:cs="Arial"/>
          <w:sz w:val="22"/>
          <w:szCs w:val="22"/>
          <w:highlight w:val="none"/>
        </w:rPr>
      </w:r>
      <w:r>
        <w:rPr>
          <w:rFonts w:ascii="Arial" w:hAnsi="Arial" w:eastAsia="Arial" w:cs="Arial"/>
          <w:sz w:val="22"/>
          <w:szCs w:val="22"/>
          <w:highlight w:val="none"/>
        </w:rPr>
      </w:r>
      <w:r/>
    </w:p>
    <w:p>
      <w:pPr>
        <w:pStyle w:val="1006"/>
        <w:numPr>
          <w:ilvl w:val="0"/>
          <w:numId w:val="49"/>
        </w:numPr>
        <w:rPr>
          <w:rFonts w:ascii="Arial" w:hAnsi="Arial" w:cs="Arial"/>
          <w:sz w:val="22"/>
          <w:szCs w:val="22"/>
        </w:rPr>
      </w:pPr>
      <w:r>
        <w:rPr>
          <w:rFonts w:ascii="Arial" w:hAnsi="Arial" w:eastAsia="Arial" w:cs="Arial"/>
          <w:strike w:val="0"/>
          <w:sz w:val="22"/>
          <w:szCs w:val="22"/>
          <w:highlight w:val="none"/>
        </w:rPr>
        <w:t xml:space="preserve">Planificación: Se identifican las historias de usuario, que son tarjetas donde se detallan las funcionalidades específicas del software a desarrollar. Estas historias se descomponen en mini-versiones y se priorizan según su importancia</w:t>
      </w:r>
      <w:r>
        <w:rPr>
          <w:rFonts w:ascii="Arial" w:hAnsi="Arial" w:eastAsia="Arial" w:cs="Arial"/>
          <w:strike w:val="0"/>
          <w:sz w:val="22"/>
          <w:szCs w:val="22"/>
          <w:highlight w:val="none"/>
        </w:rPr>
        <w:t xml:space="preserve">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5,"short-title":"Metodología XP o Programación Extrema","title-short":"Metodología XP o Programación Extrema","suppress-author":false}]} </w:instrText>
      </w:r>
      <w:r>
        <w:rPr>
          <w:strike w:val="0"/>
        </w:rPr>
        <w:fldChar w:fldCharType="separate"/>
      </w:r>
      <w:r>
        <w:rPr>
          <w:strike w:val="0"/>
        </w:rPr>
      </w:r>
      <w:r>
        <w:rPr>
          <w:strike w:val="0"/>
        </w:rPr>
        <w:t xml:space="preserve">(Metodología XP o Programación Extrema, n.d.)</w:t>
      </w:r>
      <w:r>
        <w:rPr>
          <w:strike w:val="0"/>
        </w:rPr>
        <w:fldChar w:fldCharType="end"/>
      </w:r>
      <w:r>
        <w:rPr>
          <w:rFonts w:ascii="Arial" w:hAnsi="Arial" w:eastAsia="Arial" w:cs="Arial"/>
          <w:strike w:val="0"/>
          <w:sz w:val="22"/>
          <w:szCs w:val="22"/>
          <w:highlight w:val="none"/>
        </w:rPr>
        <w:t xml:space="preserve">.</w:t>
      </w:r>
      <w:r>
        <w:rPr>
          <w:rFonts w:ascii="Arial" w:hAnsi="Arial" w:cs="Arial"/>
          <w:sz w:val="22"/>
          <w:szCs w:val="22"/>
        </w:rPr>
      </w:r>
      <w:r>
        <w:rPr>
          <w:rFonts w:ascii="Arial" w:hAnsi="Arial" w:cs="Arial"/>
          <w:sz w:val="22"/>
          <w:szCs w:val="22"/>
        </w:rPr>
      </w:r>
    </w:p>
    <w:p>
      <w:pPr>
        <w:pStyle w:val="1002"/>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4,"short-title":"Metodología XP","title-short":"Metodología XP","suppress-author":false}]} </w:instrText>
      </w:r>
      <w:r>
        <w:fldChar w:fldCharType="separate"/>
      </w:r>
      <w:r/>
      <w:r>
        <w:t xml:space="preserve">(Mancuzo, 2020)</w:t>
      </w:r>
      <w:r>
        <w:fldChar w:fldCharType="end"/>
      </w:r>
      <w:r/>
    </w:p>
    <w:p>
      <w:pPr>
        <w:pStyle w:val="1002"/>
        <w:numPr>
          <w:ilvl w:val="0"/>
          <w:numId w:val="49"/>
        </w:numPr>
      </w:pPr>
      <w:r>
        <w:rPr>
          <w:highlight w:val="none"/>
        </w:rPr>
      </w: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5,"short-title":"Metodología XP o Programación Extrema","title-short":"Metodología XP o Programación Extrema","suppress-author":false}]} </w:instrText>
      </w:r>
      <w:r>
        <w:fldChar w:fldCharType="separate"/>
      </w:r>
      <w:r/>
      <w:r>
        <w:t xml:space="preserve">(Metodología XP o Programación Extrema, n.d.)</w:t>
      </w:r>
      <w:r>
        <w:fldChar w:fldCharType="end"/>
      </w:r>
      <w:r>
        <w:t xml:space="preserve">.</w:t>
      </w:r>
      <w:r>
        <w:rPr>
          <w:highlight w:val="none"/>
        </w:rPr>
      </w:r>
      <w:r/>
    </w:p>
    <w:p>
      <w:pPr>
        <w:pStyle w:val="1002"/>
        <w:numPr>
          <w:ilvl w:val="0"/>
          <w:numId w:val="49"/>
        </w:numPr>
      </w:pPr>
      <w:r>
        <w:rPr>
          <w:highlight w:val="none"/>
        </w:rPr>
      </w: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4,"short-title":"Metodología XP","title-short":"Metodología XP","suppress-author":false}]} </w:instrText>
      </w:r>
      <w:r>
        <w:fldChar w:fldCharType="separate"/>
      </w:r>
      <w:r/>
      <w:r>
        <w:t xml:space="preserve">(Mancuzo, 2020)</w:t>
      </w:r>
      <w:r>
        <w:fldChar w:fldCharType="end"/>
      </w:r>
      <w:r>
        <w:rPr>
          <w:highlight w:val="none"/>
        </w:rPr>
        <w:t xml:space="preserve">.</w:t>
      </w:r>
      <w:r/>
    </w:p>
    <w:p>
      <w:pPr>
        <w:pStyle w:val="1002"/>
        <w:numPr>
          <w:ilvl w:val="0"/>
          <w:numId w:val="49"/>
        </w:numPr>
      </w:pPr>
      <w:r>
        <w:rPr>
          <w:highlight w:val="none"/>
        </w:rPr>
      </w:r>
      <w:r>
        <w:t xml:space="preserve">Lanzamiento: Si se han seguido de forma correcta las  etapas anteriores, se ha logrado estructurar un software que cumple con  las expectativas del cliente</w:t>
      </w:r>
      <w:r>
        <w:rPr>
          <w:highlight w:val="none"/>
        </w:rPr>
        <w:t xml:space="preserv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4,"short-title":"Metodología XP","title-short":"Metodología XP","suppress-author":false}]} </w:instrText>
      </w:r>
      <w:r>
        <w:fldChar w:fldCharType="separate"/>
      </w:r>
      <w:r/>
      <w:r>
        <w:t xml:space="preserve">(Mancuzo, 2020)</w:t>
      </w:r>
      <w:r>
        <w:fldChar w:fldCharType="end"/>
      </w:r>
      <w:r>
        <w:rPr>
          <w:highlight w:val="none"/>
        </w:rPr>
      </w:r>
      <w:r/>
    </w:p>
    <w:p>
      <w:pPr>
        <w:pStyle w:val="1002"/>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08"/>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1"/>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1000"/>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jc w:val="both"/>
        <w:spacing w:line="360" w:lineRule="auto"/>
        <w:rPr>
          <w:rFonts w:ascii="Arial" w:hAnsi="Arial" w:eastAsia="Arial" w:cs="Arial"/>
          <w:sz w:val="22"/>
          <w:szCs w:val="22"/>
        </w:rPr>
      </w:pPr>
      <w:r>
        <w:rPr>
          <w:rFonts w:ascii="Arial" w:hAnsi="Arial" w:cs="Arial"/>
          <w:sz w:val="22"/>
          <w:szCs w:val="22"/>
          <w:highlight w:val="none"/>
          <w:lang w:val="en-US"/>
        </w:rPr>
      </w:r>
      <w:r>
        <w:fldChar w:fldCharType="begin"/>
        <w:instrText xml:space="preserve"> ADDIN ZOTERO_BIBLIOGRAPHY </w:instrText>
        <w:fldChar w:fldCharType="separate"/>
      </w:r>
      <w:r/>
      <w:r>
        <w:t xml:space="preserve"> </w:t>
      </w:r>
      <w:r>
        <w:rPr>
          <w:rFonts w:ascii="Arial" w:hAnsi="Arial" w:eastAsia="Arial" w:cs="Arial"/>
          <w:sz w:val="22"/>
          <w:szCs w:val="22"/>
        </w:rPr>
        <w:t xml:space="preserve"> 10 principales API de Reconocimiento Facial - Infoteknico. (2023, October 6). https://www.infoteknico.com/principales-api-de-reconocimiento-facial/</w:t>
        <w:br/>
        <w:t xml:space="preserve">  Asistente virtual: retos y posibilidades para la inteligencia artificial | Tableau. (n.d.). Retrieved November 2, 2023, from https://www.tableau.com/data-insights/ai/ai-virtual-assistant</w:t>
        <w:br/>
        <w:t xml:space="preserve">  AskLua. (2020, November 6). What is RASA? — the open-source AI for building conversational chatbots. Medium. https://medium.com/@asklua/what-is-rasa-the-open-source-ai-for-building-conversational-chatbots-8a86bef47ec4</w:t>
        <w:br/>
        <w:t xml:space="preserve">  Build And Host Fast Data Science Applications Using FastAPI | by Farhad Malik | Towards Data Science. (n.d.). Retrieved November 2, 2023, from </w:t>
      </w:r>
      <w:hyperlink r:id="rId25" w:tooltip="https://towardsdatascience.com/build-and-host-fast-data-science-applications-using" w:history="1">
        <w:r>
          <w:rPr>
            <w:rStyle w:val="980"/>
            <w:rFonts w:ascii="Arial" w:hAnsi="Arial" w:eastAsia="Arial" w:cs="Arial"/>
            <w:sz w:val="22"/>
            <w:szCs w:val="22"/>
          </w:rPr>
          <w:t xml:space="preserve">https://towardsdatascience.com/build-and-host-fast-data-science-applications-using</w:t>
        </w:r>
      </w:hyperlink>
      <w:r>
        <w:rPr>
          <w:rFonts w:ascii="Arial" w:hAnsi="Arial" w:eastAsia="Arial" w:cs="Arial"/>
          <w:sz w:val="22"/>
          <w:szCs w:val="22"/>
        </w:rPr>
        <w:t xml:space="preserve"> </w:t>
      </w:r>
      <w:r>
        <w:rPr>
          <w:rFonts w:ascii="Arial" w:hAnsi="Arial" w:cs="Arial"/>
          <w:sz w:val="22"/>
          <w:szCs w:val="22"/>
          <w:lang w:val="en-US"/>
        </w:rPr>
      </w:r>
    </w:p>
    <w:p>
      <w:pPr>
        <w:jc w:val="both"/>
        <w:spacing w:line="360" w:lineRule="auto"/>
        <w:rPr>
          <w:rFonts w:ascii="Arial" w:hAnsi="Arial" w:cs="Arial"/>
          <w:sz w:val="22"/>
          <w:szCs w:val="22"/>
          <w:lang w:val="en-US"/>
        </w:rPr>
      </w:pPr>
      <w:r>
        <w:rPr>
          <w:rFonts w:ascii="Arial" w:hAnsi="Arial" w:eastAsia="Arial" w:cs="Arial"/>
          <w:sz w:val="22"/>
          <w:szCs w:val="22"/>
        </w:rPr>
        <w:t xml:space="preserve">fastapi-823be8a1d6a0</w:t>
        <w:br/>
        <w:t xml:space="preserve">  Cómo Amazon Lex cionamiento cionamiento cionamiento cionamiento cionamiento cionamiento cionamiento cionamiento - Amazon Lex V1. (n.d.). Retrieved November 2, 2023, from https://docs.aws.amazon.com/es_es/lex/latest/dg/how-it-works.html</w:t>
        <w:br/>
        <w:t xml:space="preserve">  Comparing React, Angular, Vue, and Svelte - Accelebrate. (n.d.). Retrieved November 2, 2023, from https://www.accelebrate.com/blog/react-angular-vue-svelte-comparison</w:t>
        <w:br/>
        <w:t xml:space="preserve">  Condez, A. J. (2022, February 13). Top 10 Big Companies Using Flask. Career Karma. https://careerkarma.com/blog/companies-that-use-flask/</w:t>
        <w:br/>
        <w:t xml:space="preserve">  Dialogflow de Google cambia su modelo de pricing: ¿cuánto cuesta la IA / NLU? - Planeta Chatbot. (2017, December 12). https://planetachatbot.com/dialogflow-google-cambia-modelo-pricing/</w:t>
        <w:br/>
        <w:t xml:space="preserve">  Explicación de FastAPI en 5 minutos o menos - Geekflare. (n.d.). Retrieved October 7, 2023, from https://geekflare.com/es/fastapi-explained/</w:t>
        <w:br/>
        <w:t xml:space="preserve">  He usado Whisper para transcribir una entrevista: es la herramienta que llevaba esperando desde hace años. (n.d.). Retrieved October 7, 2023, from https://www.xataka.com/aplicaciones/he-usado-whisper-para-transcribir-entrevista-herramienta-que-llevaba-esperando-hace-anos</w:t>
        <w:br/>
        <w:t xml:space="preserve">  Hernández, U. (2023, February 1). Cómo elegir un framework para el backend. CódigoFacilito. https://codigofacilito.com/articulos/elegir-framework-backend</w:t>
        <w:br/>
        <w:t xml:space="preserve">  IBM watsonx Assistant Virtual Agent. (n.d.). Retrieved November 2, 2023, from https://www.ibm.com/products/watsonx-assistant</w:t>
        <w:br/>
        <w:t xml:space="preserve">  Khurana, D., Koli, A., Khatter, K., &amp; Singh, S. (2023). Natural language processing: state of the art, current trends and challenges. Multimedia Tools and Applications, 82(3), 3713–3744. https://doi.org/10.1007/s11042-022-13428-4</w:t>
        <w:br/>
        <w:t xml:space="preserve">  Learn Web Development Basics – HTML, CSS, and JavaScript Explained for Beginners. (n.d.). Retrieved November 2, 2023, from https://www.freecodecamp.org/news/html-css-and-javascript-explained-for-beginners/</w:t>
        <w:br/>
        <w:t xml:space="preserve">  Llama 2 Vs GPT-3.5 Vs GPT-4: What, When &amp; How To Chose. (2023, October 5). Labellerr. https://www.labellerr.com/blog/llama2-vs-gpt-3-5-vs-gpt-4/</w:t>
        <w:br/>
        <w:t xml:space="preserve">  Londoño, P. (n.d.). Qué es Python, para qué sirve y cómo se usa (+ recursos para aprender). Retrieved November 2, 2023, from https://blog.hubspot.es/website/que-es-python</w:t>
        <w:br/>
        <w:t xml:space="preserve">  Luzniak, K. (2023, August 2). 6 main differences between Llama 2, GPT-3.5 &amp; GPT-4. Neoteric. https://neoteric.eu/blog/6-main-differences-between-llama2-gpt35-and-gpt4/</w:t>
        <w:br/>
        <w:t xml:space="preserve">  Mancuzo, G. (2020, August 8). Metodología XP: La Mejor Vía para el Desarrollo de Software. Blog - ComparaSoftware. https://blog.comparasoftware.com/metodologia-xp/</w:t>
        <w:br/>
        <w:t xml:space="preserve">  Metodología XP o Programación Extrema: ¿Qué es y cómo aplicarla? (n.d.). Gestor de proyectos online. Retrieved December 5, 2023, from https://www.sinnaps.com/blog-gestion-proyectos/metodologia-xp</w:t>
        <w:br/>
        <w:t xml:space="preserve">  MongoDB Vs PostgreSQL. (n.d.). MongoDB. Retrieved November 2, 2023, from https://www.mongodb.com/compare/mongodb-postgresql</w:t>
        <w:br/>
        <w:t xml:space="preserve">  MongoDB vs PostgreSQL: 15 Critical Differences. (n.d.-a). Retrieved November 2, 2023, from https://kinsta.com/blog/mongodb-vs-postgresql/</w:t>
        <w:br/>
        <w:t xml:space="preserve">  MongoDB vs PostgreSQL: 15 Critical Differences. (n.d.-b). Retrieved November 2, 2023, from https://kinsta.com/blog/mongodb-vs-postgresql/</w:t>
        <w:br/>
        <w:t xml:space="preserve">  Postgres vs. MongoDB: a Complete Comparison in 2023. (2023, July 20). Bytebase. https://www.bytebase.com/blog/postgres-vs-mongodb/</w:t>
        <w:br/>
        <w:t xml:space="preserve">  Primeros pasos con Botpress | Botpress Blog. (n.d.). Retrieved November 2, 2023, from https://botpress.com/es/blog/getting-started-with-botpress</w:t>
        <w:br/>
        <w:t xml:space="preserve">  Qué es Django y por qué usarlo. (2018, August 3). OpenWebinars.net. https://openwebinars.net/blog/que-es-django-y-por-que-usarlo/</w:t>
        <w:br/>
        <w:t xml:space="preserve">  Qué es Git | Atlassian Git Tutorial. (n.d.). Retrieved November 2, 2023, from https://www.atlassian.com/es/git/tutorials/what-is-git</w:t>
        <w:br/>
        <w:t xml:space="preserve">  ¿Qué es Python? - Explicación del lenguaje Python - AWS. (n.d.). Amazon Web Services, Inc. Retrieved November 2, 2023, from https://aws.amazon.com/es/what-is/python/</w:t>
        <w:br/>
        <w:t xml:space="preserve">  ¿Qué es y cómo funciona Whisper? | Código Espagueti. (n.d.). Retrieved October 7, 2023, from https://codigoespagueti.com/noticias/tecnologia/que-es-como-funciona-whisper/</w:t>
        <w:br/>
        <w:t xml:space="preserve">  React vs Vue vs Angular vs Svelte. (2020, November 29). DEV Community. https://dev.to/hb/react-vs-vue-vs-angular-vs-svelte-1fdm</w:t>
        <w:br/>
        <w:t xml:space="preserve">  Sobrino, D. C. (2020, May 15). ¿Cómo funciona el reconocimiento automático del habla? SoldAI. https://medium.com/soldai/c%C3%B3mo-funciona-el-reconocimiento-autom%C3%A1tico-del-habla-eb038ecfe72e</w:t>
        <w:br/>
        <w:t xml:space="preserve">  Team, P. (2022, January 14). Advantages of Django | Disadvantages of Django. Python Geeks. https://pythongeeks.org/advantages-disadvantages-of-django/</w:t>
        <w:br/>
        <w:t xml:space="preserve">  TechEmpower Web Framework Performance Comparison. (2023, February 1). Www.Techempower.Com. https://www.techempower.com/benchmarks/#section=data-r20&amp;hw=ph&amp;test=fortune&amp;l=zijzen-sf</w:t>
        <w:br/>
        <w:t xml:space="preserve">  The AI race heats up: Google announces PaLM 2, its answer to GPT-4 | Ars Technica. (n.d.). Retrieved November 2, 2023, from https://arstechnica.com/information-technology/2023/05/googles-top-ai-model-palm-2-hopes-to-upstage-gpt-4-in-generative-mastery/</w:t>
        <w:br/>
        <w:t xml:space="preserve">  Tsang, S.-H. (2023, August 5). Brief Review — Llama 2: Open Foundation and Fine-Tuned Chat Models. Medium. https://sh-tsang.medium.com/brief-review-llama-2-open-foundation-and-fine-tuned-chat-models-6666eb8b56b7</w:t>
        <w:br/>
        <w:t xml:space="preserve">  Visual Studio vs Visual Studio Code: ¿Cuál es la diferencia entre estos editores de código IDE? (2023, March 3). freeCodeCamp.org. https://www.freecodecamp.org/espanol/news/visual-studio-vs-visual-studio-code-cual-es-la-diferencia-entre-estos-editores-de-codigo-ide/</w:t>
      </w:r>
      <w:r>
        <w:br/>
      </w:r>
      <w:r>
        <w:fldChar w:fldCharType="end"/>
      </w:r>
      <w:r>
        <w:rPr>
          <w:rFonts w:ascii="Arial" w:hAnsi="Arial" w:cs="Arial"/>
          <w:sz w:val="22"/>
          <w:szCs w:val="22"/>
          <w:lang w:val="en-US"/>
        </w:rPr>
      </w:r>
      <w:r/>
    </w:p>
    <w:sectPr>
      <w:headerReference w:type="default" r:id="rId10"/>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1"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0" w:author="Dionis" w:date="2023-06-12T18:39:00Z" w:initials="D">
    <w:p w14:paraId="00000003" w14:textId="00000003">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06-12T18:47:00Z" w:initials="D">
    <w:p w14:paraId="00000001" w14:textId="00000001">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27DDEE58"/>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13AE553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87"/>
      <w:rPr>
        <w:rStyle w:val="975"/>
      </w:rPr>
      <w:framePr w:wrap="around" w:vAnchor="text" w:hAnchor="margin" w:xAlign="right" w:y="1"/>
    </w:pPr>
    <w:r>
      <w:rPr>
        <w:rStyle w:val="975"/>
      </w:rPr>
      <w:fldChar w:fldCharType="begin"/>
    </w:r>
    <w:r>
      <w:rPr>
        <w:rStyle w:val="975"/>
      </w:rPr>
      <w:instrText xml:space="preserve">PAGE  </w:instrText>
    </w:r>
    <w:r>
      <w:rPr>
        <w:rStyle w:val="975"/>
      </w:rPr>
      <w:fldChar w:fldCharType="end"/>
    </w:r>
    <w:r>
      <w:rPr>
        <w:rStyle w:val="975"/>
      </w:rPr>
    </w:r>
    <w:r>
      <w:rPr>
        <w:rStyle w:val="975"/>
      </w:rPr>
    </w:r>
  </w:p>
  <w:p>
    <w:pPr>
      <w:pStyle w:val="987"/>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84"/>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84"/>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985"/>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06"/>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01"/>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57"/>
      <w:isLgl w:val="false"/>
      <w:suff w:val="tab"/>
      <w:lvlText w:val="%1 ."/>
      <w:lvlJc w:val="right"/>
      <w:pPr>
        <w:ind w:left="360" w:hanging="360"/>
      </w:pPr>
      <w:rPr>
        <w:rFonts w:hint="default"/>
      </w:rPr>
    </w:lvl>
    <w:lvl w:ilvl="1">
      <w:start w:val="1"/>
      <w:numFmt w:val="decimal"/>
      <w:pStyle w:val="958"/>
      <w:isLgl w:val="false"/>
      <w:suff w:val="tab"/>
      <w:lvlText w:val="%1.%2"/>
      <w:lvlJc w:val="left"/>
      <w:pPr>
        <w:ind w:left="576" w:hanging="576"/>
      </w:pPr>
      <w:rPr>
        <w:strike w:val="0"/>
        <w:sz w:val="22"/>
      </w:rPr>
    </w:lvl>
    <w:lvl w:ilvl="2">
      <w:start w:val="1"/>
      <w:numFmt w:val="decimal"/>
      <w:pStyle w:val="959"/>
      <w:isLgl w:val="false"/>
      <w:suff w:val="tab"/>
      <w:lvlText w:val="%1.%2.%3"/>
      <w:lvlJc w:val="left"/>
      <w:pPr>
        <w:ind w:left="720" w:hanging="720"/>
      </w:pPr>
      <w:rPr>
        <w:sz w:val="22"/>
      </w:rPr>
    </w:lvl>
    <w:lvl w:ilvl="3">
      <w:start w:val="1"/>
      <w:numFmt w:val="decimal"/>
      <w:pStyle w:val="960"/>
      <w:isLgl w:val="false"/>
      <w:suff w:val="tab"/>
      <w:lvlText w:val="%1.%2.%3.%4"/>
      <w:lvlJc w:val="left"/>
      <w:pPr>
        <w:ind w:left="864" w:hanging="864"/>
      </w:pPr>
    </w:lvl>
    <w:lvl w:ilvl="4">
      <w:start w:val="1"/>
      <w:numFmt w:val="decimal"/>
      <w:pStyle w:val="961"/>
      <w:isLgl w:val="false"/>
      <w:suff w:val="tab"/>
      <w:lvlText w:val="%1.%2.%3.%4.%5"/>
      <w:lvlJc w:val="left"/>
      <w:pPr>
        <w:ind w:left="1008" w:hanging="1008"/>
      </w:pPr>
    </w:lvl>
    <w:lvl w:ilvl="5">
      <w:start w:val="1"/>
      <w:numFmt w:val="decimal"/>
      <w:pStyle w:val="962"/>
      <w:isLgl w:val="false"/>
      <w:suff w:val="tab"/>
      <w:lvlText w:val="%1.%2.%3.%4.%5.%6"/>
      <w:lvlJc w:val="left"/>
      <w:pPr>
        <w:ind w:left="1152" w:hanging="1152"/>
      </w:pPr>
    </w:lvl>
    <w:lvl w:ilvl="6">
      <w:start w:val="1"/>
      <w:numFmt w:val="decimal"/>
      <w:pStyle w:val="963"/>
      <w:isLgl w:val="false"/>
      <w:suff w:val="tab"/>
      <w:lvlText w:val="%1.%2.%3.%4.%5.%6.%7"/>
      <w:lvlJc w:val="left"/>
      <w:pPr>
        <w:ind w:left="1296" w:hanging="1296"/>
      </w:pPr>
    </w:lvl>
    <w:lvl w:ilvl="7">
      <w:start w:val="1"/>
      <w:numFmt w:val="decimal"/>
      <w:pStyle w:val="964"/>
      <w:isLgl w:val="false"/>
      <w:suff w:val="tab"/>
      <w:lvlText w:val="%1.%2.%3.%4.%5.%6.%7.%8"/>
      <w:lvlJc w:val="left"/>
      <w:pPr>
        <w:ind w:left="1440" w:hanging="1440"/>
      </w:pPr>
    </w:lvl>
    <w:lvl w:ilvl="8">
      <w:start w:val="1"/>
      <w:numFmt w:val="decimal"/>
      <w:pStyle w:val="965"/>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04"/>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04"/>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7">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4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57"/>
        <w:isLgl w:val="false"/>
        <w:suff w:val="tab"/>
        <w:lvlText w:val="CAPITULO %1 ."/>
        <w:lvlJc w:val="right"/>
        <w:pPr>
          <w:ind w:left="4500" w:hanging="360"/>
        </w:pPr>
        <w:rPr>
          <w:rFonts w:hint="default"/>
        </w:rPr>
      </w:lvl>
    </w:lvlOverride>
    <w:lvlOverride w:ilvl="1">
      <w:lvl w:ilvl="1">
        <w:start w:val="1"/>
        <w:numFmt w:val="decimal"/>
        <w:pStyle w:val="958"/>
        <w:isLgl w:val="false"/>
        <w:suff w:val="tab"/>
        <w:lvlText w:val="%1.%2"/>
        <w:lvlJc w:val="left"/>
        <w:pPr>
          <w:ind w:left="576" w:hanging="576"/>
        </w:pPr>
        <w:rPr>
          <w:rFonts w:hint="default"/>
        </w:rPr>
      </w:lvl>
    </w:lvlOverride>
    <w:lvlOverride w:ilvl="2">
      <w:lvl w:ilvl="2">
        <w:start w:val="1"/>
        <w:numFmt w:val="decimal"/>
        <w:pStyle w:val="959"/>
        <w:isLgl w:val="false"/>
        <w:suff w:val="tab"/>
        <w:lvlText w:val="%1.%2.%3"/>
        <w:lvlJc w:val="left"/>
        <w:pPr>
          <w:ind w:left="720" w:hanging="720"/>
        </w:pPr>
        <w:rPr>
          <w:rFonts w:hint="default"/>
        </w:rPr>
      </w:lvl>
    </w:lvlOverride>
    <w:lvlOverride w:ilvl="3">
      <w:lvl w:ilvl="3">
        <w:start w:val="1"/>
        <w:numFmt w:val="decimal"/>
        <w:pStyle w:val="960"/>
        <w:isLgl w:val="false"/>
        <w:suff w:val="tab"/>
        <w:lvlText w:val="%1.%2.%3.%4"/>
        <w:lvlJc w:val="left"/>
        <w:pPr>
          <w:ind w:left="864" w:hanging="864"/>
        </w:pPr>
        <w:rPr>
          <w:rFonts w:hint="default"/>
        </w:rPr>
      </w:lvl>
    </w:lvlOverride>
    <w:lvlOverride w:ilvl="4">
      <w:lvl w:ilvl="4">
        <w:start w:val="1"/>
        <w:numFmt w:val="decimal"/>
        <w:pStyle w:val="961"/>
        <w:isLgl w:val="false"/>
        <w:suff w:val="tab"/>
        <w:lvlText w:val="%1.%2.%3.%4.%5"/>
        <w:lvlJc w:val="left"/>
        <w:pPr>
          <w:ind w:left="1008" w:hanging="1008"/>
        </w:pPr>
        <w:rPr>
          <w:rFonts w:hint="default"/>
        </w:rPr>
      </w:lvl>
    </w:lvlOverride>
    <w:lvlOverride w:ilvl="5">
      <w:lvl w:ilvl="5">
        <w:start w:val="1"/>
        <w:numFmt w:val="decimal"/>
        <w:pStyle w:val="962"/>
        <w:isLgl w:val="false"/>
        <w:suff w:val="tab"/>
        <w:lvlText w:val="%1.%2.%3.%4.%5.%6"/>
        <w:lvlJc w:val="left"/>
        <w:pPr>
          <w:ind w:left="1152" w:hanging="1152"/>
        </w:pPr>
        <w:rPr>
          <w:rFonts w:hint="default"/>
        </w:rPr>
      </w:lvl>
    </w:lvlOverride>
    <w:lvlOverride w:ilvl="6">
      <w:lvl w:ilvl="6">
        <w:start w:val="1"/>
        <w:numFmt w:val="decimal"/>
        <w:pStyle w:val="963"/>
        <w:isLgl w:val="false"/>
        <w:suff w:val="tab"/>
        <w:lvlText w:val="%1.%2.%3.%4.%5.%6.%7"/>
        <w:lvlJc w:val="left"/>
        <w:pPr>
          <w:ind w:left="1296" w:hanging="1296"/>
        </w:pPr>
        <w:rPr>
          <w:rFonts w:hint="default"/>
        </w:rPr>
      </w:lvl>
    </w:lvlOverride>
    <w:lvlOverride w:ilvl="7">
      <w:lvl w:ilvl="7">
        <w:start w:val="1"/>
        <w:numFmt w:val="decimal"/>
        <w:pStyle w:val="964"/>
        <w:isLgl w:val="false"/>
        <w:suff w:val="tab"/>
        <w:lvlText w:val="%1.%2.%3.%4.%5.%6.%7.%8"/>
        <w:lvlJc w:val="left"/>
        <w:pPr>
          <w:ind w:left="1440" w:hanging="1440"/>
        </w:pPr>
        <w:rPr>
          <w:rFonts w:hint="default"/>
        </w:rPr>
      </w:lvl>
    </w:lvlOverride>
    <w:lvlOverride w:ilvl="8">
      <w:lvl w:ilvl="8">
        <w:start w:val="1"/>
        <w:numFmt w:val="decimal"/>
        <w:pStyle w:val="965"/>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 w:numId="50">
    <w:abstractNumId w:val="48"/>
  </w:num>
  <w:num w:numId="51">
    <w:abstractNumId w:val="4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00">
    <w:name w:val="Heading 1 Char"/>
    <w:basedOn w:val="966"/>
    <w:link w:val="957"/>
    <w:uiPriority w:val="9"/>
    <w:rPr>
      <w:rFonts w:ascii="Arial" w:hAnsi="Arial" w:eastAsia="Arial" w:cs="Arial"/>
      <w:sz w:val="40"/>
      <w:szCs w:val="40"/>
    </w:rPr>
  </w:style>
  <w:style w:type="character" w:styleId="801">
    <w:name w:val="Heading 2 Char"/>
    <w:basedOn w:val="966"/>
    <w:link w:val="958"/>
    <w:uiPriority w:val="9"/>
    <w:rPr>
      <w:rFonts w:ascii="Arial" w:hAnsi="Arial" w:eastAsia="Arial" w:cs="Arial"/>
      <w:sz w:val="34"/>
    </w:rPr>
  </w:style>
  <w:style w:type="character" w:styleId="802">
    <w:name w:val="Heading 3 Char"/>
    <w:basedOn w:val="966"/>
    <w:link w:val="959"/>
    <w:uiPriority w:val="9"/>
    <w:rPr>
      <w:rFonts w:ascii="Arial" w:hAnsi="Arial" w:eastAsia="Arial" w:cs="Arial"/>
      <w:sz w:val="30"/>
      <w:szCs w:val="30"/>
    </w:rPr>
  </w:style>
  <w:style w:type="character" w:styleId="803">
    <w:name w:val="Heading 4 Char"/>
    <w:basedOn w:val="966"/>
    <w:link w:val="960"/>
    <w:uiPriority w:val="9"/>
    <w:rPr>
      <w:rFonts w:ascii="Arial" w:hAnsi="Arial" w:eastAsia="Arial" w:cs="Arial"/>
      <w:b/>
      <w:bCs/>
      <w:sz w:val="26"/>
      <w:szCs w:val="26"/>
    </w:rPr>
  </w:style>
  <w:style w:type="character" w:styleId="804">
    <w:name w:val="Heading 5 Char"/>
    <w:basedOn w:val="966"/>
    <w:link w:val="961"/>
    <w:uiPriority w:val="9"/>
    <w:rPr>
      <w:rFonts w:ascii="Arial" w:hAnsi="Arial" w:eastAsia="Arial" w:cs="Arial"/>
      <w:b/>
      <w:bCs/>
      <w:sz w:val="24"/>
      <w:szCs w:val="24"/>
    </w:rPr>
  </w:style>
  <w:style w:type="character" w:styleId="805">
    <w:name w:val="Heading 6 Char"/>
    <w:basedOn w:val="966"/>
    <w:link w:val="962"/>
    <w:uiPriority w:val="9"/>
    <w:rPr>
      <w:rFonts w:ascii="Arial" w:hAnsi="Arial" w:eastAsia="Arial" w:cs="Arial"/>
      <w:b/>
      <w:bCs/>
      <w:sz w:val="22"/>
      <w:szCs w:val="22"/>
    </w:rPr>
  </w:style>
  <w:style w:type="character" w:styleId="806">
    <w:name w:val="Heading 7 Char"/>
    <w:basedOn w:val="966"/>
    <w:link w:val="963"/>
    <w:uiPriority w:val="9"/>
    <w:rPr>
      <w:rFonts w:ascii="Arial" w:hAnsi="Arial" w:eastAsia="Arial" w:cs="Arial"/>
      <w:b/>
      <w:bCs/>
      <w:i/>
      <w:iCs/>
      <w:sz w:val="22"/>
      <w:szCs w:val="22"/>
    </w:rPr>
  </w:style>
  <w:style w:type="character" w:styleId="807">
    <w:name w:val="Heading 8 Char"/>
    <w:basedOn w:val="966"/>
    <w:link w:val="964"/>
    <w:uiPriority w:val="9"/>
    <w:rPr>
      <w:rFonts w:ascii="Arial" w:hAnsi="Arial" w:eastAsia="Arial" w:cs="Arial"/>
      <w:i/>
      <w:iCs/>
      <w:sz w:val="22"/>
      <w:szCs w:val="22"/>
    </w:rPr>
  </w:style>
  <w:style w:type="character" w:styleId="808">
    <w:name w:val="Heading 9 Char"/>
    <w:basedOn w:val="966"/>
    <w:link w:val="965"/>
    <w:uiPriority w:val="9"/>
    <w:rPr>
      <w:rFonts w:ascii="Arial" w:hAnsi="Arial" w:eastAsia="Arial" w:cs="Arial"/>
      <w:i/>
      <w:iCs/>
      <w:sz w:val="21"/>
      <w:szCs w:val="21"/>
    </w:rPr>
  </w:style>
  <w:style w:type="paragraph" w:styleId="809">
    <w:name w:val="No Spacing"/>
    <w:uiPriority w:val="1"/>
    <w:qFormat/>
    <w:pPr>
      <w:spacing w:before="0" w:after="0" w:line="240" w:lineRule="auto"/>
    </w:pPr>
  </w:style>
  <w:style w:type="character" w:styleId="810">
    <w:name w:val="Title Char"/>
    <w:basedOn w:val="966"/>
    <w:link w:val="986"/>
    <w:uiPriority w:val="10"/>
    <w:rPr>
      <w:sz w:val="48"/>
      <w:szCs w:val="48"/>
    </w:rPr>
  </w:style>
  <w:style w:type="paragraph" w:styleId="811">
    <w:name w:val="Subtitle"/>
    <w:basedOn w:val="956"/>
    <w:next w:val="956"/>
    <w:link w:val="812"/>
    <w:uiPriority w:val="11"/>
    <w:qFormat/>
    <w:pPr>
      <w:spacing w:before="200" w:after="200"/>
    </w:pPr>
    <w:rPr>
      <w:sz w:val="24"/>
      <w:szCs w:val="24"/>
    </w:rPr>
  </w:style>
  <w:style w:type="character" w:styleId="812">
    <w:name w:val="Subtitle Char"/>
    <w:basedOn w:val="966"/>
    <w:link w:val="811"/>
    <w:uiPriority w:val="11"/>
    <w:rPr>
      <w:sz w:val="24"/>
      <w:szCs w:val="24"/>
    </w:rPr>
  </w:style>
  <w:style w:type="paragraph" w:styleId="813">
    <w:name w:val="Quote"/>
    <w:basedOn w:val="956"/>
    <w:next w:val="956"/>
    <w:link w:val="814"/>
    <w:uiPriority w:val="29"/>
    <w:qFormat/>
    <w:pPr>
      <w:ind w:left="720" w:right="720"/>
    </w:pPr>
    <w:rPr>
      <w:i/>
    </w:rPr>
  </w:style>
  <w:style w:type="character" w:styleId="814">
    <w:name w:val="Quote Char"/>
    <w:link w:val="813"/>
    <w:uiPriority w:val="29"/>
    <w:rPr>
      <w:i/>
    </w:rPr>
  </w:style>
  <w:style w:type="paragraph" w:styleId="815">
    <w:name w:val="Intense Quote"/>
    <w:basedOn w:val="956"/>
    <w:next w:val="956"/>
    <w:link w:val="816"/>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16">
    <w:name w:val="Intense Quote Char"/>
    <w:link w:val="815"/>
    <w:uiPriority w:val="30"/>
    <w:rPr>
      <w:i/>
    </w:rPr>
  </w:style>
  <w:style w:type="character" w:styleId="817">
    <w:name w:val="Header Char"/>
    <w:basedOn w:val="966"/>
    <w:link w:val="984"/>
    <w:uiPriority w:val="99"/>
  </w:style>
  <w:style w:type="character" w:styleId="818">
    <w:name w:val="Footer Char"/>
    <w:basedOn w:val="966"/>
    <w:link w:val="987"/>
    <w:uiPriority w:val="99"/>
  </w:style>
  <w:style w:type="character" w:styleId="819">
    <w:name w:val="Caption Char"/>
    <w:basedOn w:val="1029"/>
    <w:link w:val="987"/>
    <w:uiPriority w:val="99"/>
  </w:style>
  <w:style w:type="table" w:styleId="820">
    <w:name w:val="Table Grid Light"/>
    <w:basedOn w:val="96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21">
    <w:name w:val="Plain Table 1"/>
    <w:basedOn w:val="96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22">
    <w:name w:val="Plain Table 2"/>
    <w:basedOn w:val="96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23">
    <w:name w:val="Plain Table 3"/>
    <w:basedOn w:val="96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24">
    <w:name w:val="Plain Table 4"/>
    <w:basedOn w:val="96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25">
    <w:name w:val="Plain Table 5"/>
    <w:basedOn w:val="96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26">
    <w:name w:val="Grid Table 1 Light"/>
    <w:basedOn w:val="96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27">
    <w:name w:val="Grid Table 1 Light - Accent 1"/>
    <w:basedOn w:val="96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28">
    <w:name w:val="Grid Table 1 Light - Accent 2"/>
    <w:basedOn w:val="96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29">
    <w:name w:val="Grid Table 1 Light - Accent 3"/>
    <w:basedOn w:val="96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30">
    <w:name w:val="Grid Table 1 Light - Accent 4"/>
    <w:basedOn w:val="96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31">
    <w:name w:val="Grid Table 1 Light - Accent 5"/>
    <w:basedOn w:val="96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32">
    <w:name w:val="Grid Table 1 Light - Accent 6"/>
    <w:basedOn w:val="96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33">
    <w:name w:val="Grid Table 2"/>
    <w:basedOn w:val="96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34">
    <w:name w:val="Grid Table 2 - Accent 1"/>
    <w:basedOn w:val="96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35">
    <w:name w:val="Grid Table 2 - Accent 2"/>
    <w:basedOn w:val="96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36">
    <w:name w:val="Grid Table 2 - Accent 3"/>
    <w:basedOn w:val="96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37">
    <w:name w:val="Grid Table 2 - Accent 4"/>
    <w:basedOn w:val="96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38">
    <w:name w:val="Grid Table 2 - Accent 5"/>
    <w:basedOn w:val="96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39">
    <w:name w:val="Grid Table 2 - Accent 6"/>
    <w:basedOn w:val="96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40">
    <w:name w:val="Grid Table 3"/>
    <w:basedOn w:val="96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1">
    <w:name w:val="Grid Table 3 - Accent 1"/>
    <w:basedOn w:val="96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2">
    <w:name w:val="Grid Table 3 - Accent 2"/>
    <w:basedOn w:val="96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3">
    <w:name w:val="Grid Table 3 - Accent 3"/>
    <w:basedOn w:val="96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4">
    <w:name w:val="Grid Table 3 - Accent 4"/>
    <w:basedOn w:val="96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5">
    <w:name w:val="Grid Table 3 - Accent 5"/>
    <w:basedOn w:val="96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6">
    <w:name w:val="Grid Table 3 - Accent 6"/>
    <w:basedOn w:val="96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47">
    <w:name w:val="Grid Table 4"/>
    <w:basedOn w:val="96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48">
    <w:name w:val="Grid Table 4 - Accent 1"/>
    <w:basedOn w:val="96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49">
    <w:name w:val="Grid Table 4 - Accent 2"/>
    <w:basedOn w:val="96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50">
    <w:name w:val="Grid Table 4 - Accent 3"/>
    <w:basedOn w:val="96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51">
    <w:name w:val="Grid Table 4 - Accent 4"/>
    <w:basedOn w:val="96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52">
    <w:name w:val="Grid Table 4 - Accent 5"/>
    <w:basedOn w:val="96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53">
    <w:name w:val="Grid Table 4 - Accent 6"/>
    <w:basedOn w:val="96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54">
    <w:name w:val="Grid Table 5 Dark"/>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55">
    <w:name w:val="Grid Table 5 Dark- Accent 1"/>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56">
    <w:name w:val="Grid Table 5 Dark - Accent 2"/>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57">
    <w:name w:val="Grid Table 5 Dark - Accent 3"/>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58">
    <w:name w:val="Grid Table 5 Dark- Accent 4"/>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59">
    <w:name w:val="Grid Table 5 Dark - Accent 5"/>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60">
    <w:name w:val="Grid Table 5 Dark - Accent 6"/>
    <w:basedOn w:val="96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61">
    <w:name w:val="Grid Table 6 Colorful"/>
    <w:basedOn w:val="96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62">
    <w:name w:val="Grid Table 6 Colorful - Accent 1"/>
    <w:basedOn w:val="96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63">
    <w:name w:val="Grid Table 6 Colorful - Accent 2"/>
    <w:basedOn w:val="96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64">
    <w:name w:val="Grid Table 6 Colorful - Accent 3"/>
    <w:basedOn w:val="96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65">
    <w:name w:val="Grid Table 6 Colorful - Accent 4"/>
    <w:basedOn w:val="96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66">
    <w:name w:val="Grid Table 6 Colorful - Accent 5"/>
    <w:basedOn w:val="96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67">
    <w:name w:val="Grid Table 6 Colorful - Accent 6"/>
    <w:basedOn w:val="96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68">
    <w:name w:val="Grid Table 7 Colorful"/>
    <w:basedOn w:val="96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69">
    <w:name w:val="Grid Table 7 Colorful - Accent 1"/>
    <w:basedOn w:val="96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70">
    <w:name w:val="Grid Table 7 Colorful - Accent 2"/>
    <w:basedOn w:val="96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71">
    <w:name w:val="Grid Table 7 Colorful - Accent 3"/>
    <w:basedOn w:val="96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72">
    <w:name w:val="Grid Table 7 Colorful - Accent 4"/>
    <w:basedOn w:val="96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73">
    <w:name w:val="Grid Table 7 Colorful - Accent 5"/>
    <w:basedOn w:val="96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74">
    <w:name w:val="Grid Table 7 Colorful - Accent 6"/>
    <w:basedOn w:val="96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75">
    <w:name w:val="List Table 1 Light"/>
    <w:basedOn w:val="96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76">
    <w:name w:val="List Table 1 Light - Accent 1"/>
    <w:basedOn w:val="96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77">
    <w:name w:val="List Table 1 Light - Accent 2"/>
    <w:basedOn w:val="96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78">
    <w:name w:val="List Table 1 Light - Accent 3"/>
    <w:basedOn w:val="96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79">
    <w:name w:val="List Table 1 Light - Accent 4"/>
    <w:basedOn w:val="96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80">
    <w:name w:val="List Table 1 Light - Accent 5"/>
    <w:basedOn w:val="96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81">
    <w:name w:val="List Table 1 Light - Accent 6"/>
    <w:basedOn w:val="96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82">
    <w:name w:val="List Table 2"/>
    <w:basedOn w:val="96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83">
    <w:name w:val="List Table 2 - Accent 1"/>
    <w:basedOn w:val="96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84">
    <w:name w:val="List Table 2 - Accent 2"/>
    <w:basedOn w:val="96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85">
    <w:name w:val="List Table 2 - Accent 3"/>
    <w:basedOn w:val="96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86">
    <w:name w:val="List Table 2 - Accent 4"/>
    <w:basedOn w:val="96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87">
    <w:name w:val="List Table 2 - Accent 5"/>
    <w:basedOn w:val="96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88">
    <w:name w:val="List Table 2 - Accent 6"/>
    <w:basedOn w:val="96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89">
    <w:name w:val="List Table 3"/>
    <w:basedOn w:val="96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90">
    <w:name w:val="List Table 3 - Accent 1"/>
    <w:basedOn w:val="96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91">
    <w:name w:val="List Table 3 - Accent 2"/>
    <w:basedOn w:val="96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92">
    <w:name w:val="List Table 3 - Accent 3"/>
    <w:basedOn w:val="96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93">
    <w:name w:val="List Table 3 - Accent 4"/>
    <w:basedOn w:val="96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94">
    <w:name w:val="List Table 3 - Accent 5"/>
    <w:basedOn w:val="96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95">
    <w:name w:val="List Table 3 - Accent 6"/>
    <w:basedOn w:val="96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96">
    <w:name w:val="List Table 4"/>
    <w:basedOn w:val="96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97">
    <w:name w:val="List Table 4 - Accent 1"/>
    <w:basedOn w:val="96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98">
    <w:name w:val="List Table 4 - Accent 2"/>
    <w:basedOn w:val="96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99">
    <w:name w:val="List Table 4 - Accent 3"/>
    <w:basedOn w:val="96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00">
    <w:name w:val="List Table 4 - Accent 4"/>
    <w:basedOn w:val="96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01">
    <w:name w:val="List Table 4 - Accent 5"/>
    <w:basedOn w:val="96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02">
    <w:name w:val="List Table 4 - Accent 6"/>
    <w:basedOn w:val="96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03">
    <w:name w:val="List Table 5 Dark"/>
    <w:basedOn w:val="96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04">
    <w:name w:val="List Table 5 Dark - Accent 1"/>
    <w:basedOn w:val="96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05">
    <w:name w:val="List Table 5 Dark - Accent 2"/>
    <w:basedOn w:val="96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06">
    <w:name w:val="List Table 5 Dark - Accent 3"/>
    <w:basedOn w:val="96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07">
    <w:name w:val="List Table 5 Dark - Accent 4"/>
    <w:basedOn w:val="96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08">
    <w:name w:val="List Table 5 Dark - Accent 5"/>
    <w:basedOn w:val="96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09">
    <w:name w:val="List Table 5 Dark - Accent 6"/>
    <w:basedOn w:val="96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0">
    <w:name w:val="List Table 6 Colorful"/>
    <w:basedOn w:val="96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11">
    <w:name w:val="List Table 6 Colorful - Accent 1"/>
    <w:basedOn w:val="96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12">
    <w:name w:val="List Table 6 Colorful - Accent 2"/>
    <w:basedOn w:val="96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13">
    <w:name w:val="List Table 6 Colorful - Accent 3"/>
    <w:basedOn w:val="96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14">
    <w:name w:val="List Table 6 Colorful - Accent 4"/>
    <w:basedOn w:val="96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15">
    <w:name w:val="List Table 6 Colorful - Accent 5"/>
    <w:basedOn w:val="96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16">
    <w:name w:val="List Table 6 Colorful - Accent 6"/>
    <w:basedOn w:val="96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17">
    <w:name w:val="List Table 7 Colorful"/>
    <w:basedOn w:val="96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18">
    <w:name w:val="List Table 7 Colorful - Accent 1"/>
    <w:basedOn w:val="96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19">
    <w:name w:val="List Table 7 Colorful - Accent 2"/>
    <w:basedOn w:val="96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20">
    <w:name w:val="List Table 7 Colorful - Accent 3"/>
    <w:basedOn w:val="96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21">
    <w:name w:val="List Table 7 Colorful - Accent 4"/>
    <w:basedOn w:val="96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22">
    <w:name w:val="List Table 7 Colorful - Accent 5"/>
    <w:basedOn w:val="96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23">
    <w:name w:val="List Table 7 Colorful - Accent 6"/>
    <w:basedOn w:val="96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24">
    <w:name w:val="Lined - Accent"/>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25">
    <w:name w:val="Lined - Accent 1"/>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26">
    <w:name w:val="Lined - Accent 2"/>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27">
    <w:name w:val="Lined - Accent 3"/>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28">
    <w:name w:val="Lined - Accent 4"/>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29">
    <w:name w:val="Lined - Accent 5"/>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30">
    <w:name w:val="Lined - Accent 6"/>
    <w:basedOn w:val="96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31">
    <w:name w:val="Bordered &amp; Lined - Accent"/>
    <w:basedOn w:val="96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32">
    <w:name w:val="Bordered &amp; Lined - Accent 1"/>
    <w:basedOn w:val="96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33">
    <w:name w:val="Bordered &amp; Lined - Accent 2"/>
    <w:basedOn w:val="96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34">
    <w:name w:val="Bordered &amp; Lined - Accent 3"/>
    <w:basedOn w:val="96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35">
    <w:name w:val="Bordered &amp; Lined - Accent 4"/>
    <w:basedOn w:val="96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36">
    <w:name w:val="Bordered &amp; Lined - Accent 5"/>
    <w:basedOn w:val="96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37">
    <w:name w:val="Bordered &amp; Lined - Accent 6"/>
    <w:basedOn w:val="96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38">
    <w:name w:val="Bordered"/>
    <w:basedOn w:val="96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39">
    <w:name w:val="Bordered - Accent 1"/>
    <w:basedOn w:val="96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40">
    <w:name w:val="Bordered - Accent 2"/>
    <w:basedOn w:val="96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41">
    <w:name w:val="Bordered - Accent 3"/>
    <w:basedOn w:val="96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42">
    <w:name w:val="Bordered - Accent 4"/>
    <w:basedOn w:val="96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43">
    <w:name w:val="Bordered - Accent 5"/>
    <w:basedOn w:val="96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44">
    <w:name w:val="Bordered - Accent 6"/>
    <w:basedOn w:val="96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45">
    <w:name w:val="Footnote Text Char"/>
    <w:link w:val="1020"/>
    <w:uiPriority w:val="99"/>
    <w:rPr>
      <w:sz w:val="18"/>
    </w:rPr>
  </w:style>
  <w:style w:type="paragraph" w:styleId="946">
    <w:name w:val="endnote text"/>
    <w:basedOn w:val="956"/>
    <w:link w:val="947"/>
    <w:uiPriority w:val="99"/>
    <w:semiHidden/>
    <w:unhideWhenUsed/>
    <w:pPr>
      <w:spacing w:after="0" w:line="240" w:lineRule="auto"/>
    </w:pPr>
    <w:rPr>
      <w:sz w:val="20"/>
    </w:rPr>
  </w:style>
  <w:style w:type="character" w:styleId="947">
    <w:name w:val="Endnote Text Char"/>
    <w:link w:val="946"/>
    <w:uiPriority w:val="99"/>
    <w:rPr>
      <w:sz w:val="20"/>
    </w:rPr>
  </w:style>
  <w:style w:type="character" w:styleId="948">
    <w:name w:val="endnote reference"/>
    <w:basedOn w:val="966"/>
    <w:uiPriority w:val="99"/>
    <w:semiHidden/>
    <w:unhideWhenUsed/>
    <w:rPr>
      <w:vertAlign w:val="superscript"/>
    </w:rPr>
  </w:style>
  <w:style w:type="paragraph" w:styleId="949">
    <w:name w:val="toc 4"/>
    <w:basedOn w:val="956"/>
    <w:next w:val="956"/>
    <w:uiPriority w:val="39"/>
    <w:unhideWhenUsed/>
    <w:pPr>
      <w:ind w:left="850" w:right="0" w:firstLine="0"/>
      <w:spacing w:after="57"/>
    </w:pPr>
  </w:style>
  <w:style w:type="paragraph" w:styleId="950">
    <w:name w:val="toc 5"/>
    <w:basedOn w:val="956"/>
    <w:next w:val="956"/>
    <w:uiPriority w:val="39"/>
    <w:unhideWhenUsed/>
    <w:pPr>
      <w:ind w:left="1134" w:right="0" w:firstLine="0"/>
      <w:spacing w:after="57"/>
    </w:pPr>
  </w:style>
  <w:style w:type="paragraph" w:styleId="951">
    <w:name w:val="toc 6"/>
    <w:basedOn w:val="956"/>
    <w:next w:val="956"/>
    <w:uiPriority w:val="39"/>
    <w:unhideWhenUsed/>
    <w:pPr>
      <w:ind w:left="1417" w:right="0" w:firstLine="0"/>
      <w:spacing w:after="57"/>
    </w:pPr>
  </w:style>
  <w:style w:type="paragraph" w:styleId="952">
    <w:name w:val="toc 7"/>
    <w:basedOn w:val="956"/>
    <w:next w:val="956"/>
    <w:uiPriority w:val="39"/>
    <w:unhideWhenUsed/>
    <w:pPr>
      <w:ind w:left="1701" w:right="0" w:firstLine="0"/>
      <w:spacing w:after="57"/>
    </w:pPr>
  </w:style>
  <w:style w:type="paragraph" w:styleId="953">
    <w:name w:val="toc 8"/>
    <w:basedOn w:val="956"/>
    <w:next w:val="956"/>
    <w:uiPriority w:val="39"/>
    <w:unhideWhenUsed/>
    <w:pPr>
      <w:ind w:left="1984" w:right="0" w:firstLine="0"/>
      <w:spacing w:after="57"/>
    </w:pPr>
  </w:style>
  <w:style w:type="paragraph" w:styleId="954">
    <w:name w:val="toc 9"/>
    <w:basedOn w:val="956"/>
    <w:next w:val="956"/>
    <w:uiPriority w:val="39"/>
    <w:unhideWhenUsed/>
    <w:pPr>
      <w:ind w:left="2268" w:right="0" w:firstLine="0"/>
      <w:spacing w:after="57"/>
    </w:pPr>
  </w:style>
  <w:style w:type="paragraph" w:styleId="955">
    <w:name w:val="TOC Heading"/>
    <w:uiPriority w:val="39"/>
    <w:unhideWhenUsed/>
  </w:style>
  <w:style w:type="paragraph" w:styleId="956" w:default="1">
    <w:name w:val="Normal"/>
    <w:qFormat/>
    <w:pPr>
      <w:jc w:val="both"/>
      <w:spacing w:line="360" w:lineRule="auto"/>
    </w:pPr>
    <w:rPr>
      <w:sz w:val="24"/>
      <w:szCs w:val="24"/>
      <w:lang w:val="es-ES" w:eastAsia="es-ES"/>
    </w:rPr>
  </w:style>
  <w:style w:type="paragraph" w:styleId="957">
    <w:name w:val="Heading 1"/>
    <w:basedOn w:val="956"/>
    <w:next w:val="1002"/>
    <w:link w:val="999"/>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58">
    <w:name w:val="Heading 2"/>
    <w:basedOn w:val="956"/>
    <w:next w:val="956"/>
    <w:link w:val="1010"/>
    <w:qFormat/>
    <w:pPr>
      <w:numPr>
        <w:ilvl w:val="1"/>
        <w:numId w:val="4"/>
      </w:numPr>
      <w:keepNext/>
      <w:spacing w:before="360"/>
      <w:outlineLvl w:val="1"/>
    </w:pPr>
    <w:rPr>
      <w:rFonts w:ascii="Arial" w:hAnsi="Arial"/>
      <w:b/>
      <w:szCs w:val="20"/>
      <w:lang w:val="es-ES_tradnl"/>
    </w:rPr>
  </w:style>
  <w:style w:type="paragraph" w:styleId="959">
    <w:name w:val="Heading 3"/>
    <w:basedOn w:val="956"/>
    <w:next w:val="956"/>
    <w:qFormat/>
    <w:pPr>
      <w:numPr>
        <w:ilvl w:val="2"/>
        <w:numId w:val="4"/>
      </w:numPr>
      <w:contextualSpacing/>
      <w:jc w:val="left"/>
      <w:keepNext/>
      <w:spacing w:after="60"/>
      <w:outlineLvl w:val="2"/>
    </w:pPr>
    <w:rPr>
      <w:rFonts w:ascii="Arial" w:hAnsi="Arial"/>
      <w:b/>
      <w:szCs w:val="20"/>
    </w:rPr>
  </w:style>
  <w:style w:type="paragraph" w:styleId="960">
    <w:name w:val="Heading 4"/>
    <w:basedOn w:val="956"/>
    <w:next w:val="956"/>
    <w:link w:val="1012"/>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61">
    <w:name w:val="Heading 5"/>
    <w:basedOn w:val="956"/>
    <w:next w:val="956"/>
    <w:link w:val="1013"/>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62">
    <w:name w:val="Heading 6"/>
    <w:basedOn w:val="956"/>
    <w:next w:val="956"/>
    <w:link w:val="1014"/>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63">
    <w:name w:val="Heading 7"/>
    <w:basedOn w:val="956"/>
    <w:next w:val="956"/>
    <w:link w:val="1015"/>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64">
    <w:name w:val="Heading 8"/>
    <w:basedOn w:val="956"/>
    <w:next w:val="956"/>
    <w:link w:val="1016"/>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65">
    <w:name w:val="Heading 9"/>
    <w:basedOn w:val="956"/>
    <w:next w:val="956"/>
    <w:link w:val="1017"/>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66" w:default="1">
    <w:name w:val="Default Paragraph Font"/>
    <w:uiPriority w:val="1"/>
    <w:semiHidden/>
    <w:unhideWhenUsed/>
  </w:style>
  <w:style w:type="table" w:styleId="967" w:default="1">
    <w:name w:val="Normal Table"/>
    <w:uiPriority w:val="99"/>
    <w:semiHidden/>
    <w:unhideWhenUsed/>
    <w:tblPr>
      <w:tblInd w:w="0" w:type="dxa"/>
      <w:tblCellMar>
        <w:left w:w="108" w:type="dxa"/>
        <w:top w:w="0" w:type="dxa"/>
        <w:right w:w="108" w:type="dxa"/>
        <w:bottom w:w="0" w:type="dxa"/>
      </w:tblCellMar>
    </w:tblPr>
  </w:style>
  <w:style w:type="numbering" w:styleId="968" w:default="1">
    <w:name w:val="No List"/>
    <w:uiPriority w:val="99"/>
    <w:semiHidden/>
    <w:unhideWhenUsed/>
  </w:style>
  <w:style w:type="paragraph" w:styleId="969" w:customStyle="1">
    <w:name w:val="Bibliografia"/>
    <w:basedOn w:val="956"/>
    <w:pPr>
      <w:ind w:left="454" w:hanging="454"/>
    </w:pPr>
    <w:rPr>
      <w:rFonts w:ascii="Arial" w:hAnsi="Arial"/>
      <w:sz w:val="20"/>
      <w:szCs w:val="20"/>
      <w:lang w:val="es-ES_tradnl"/>
    </w:rPr>
  </w:style>
  <w:style w:type="paragraph" w:styleId="970">
    <w:name w:val="table of figures"/>
    <w:basedOn w:val="956"/>
    <w:next w:val="956"/>
    <w:semiHidden/>
    <w:pPr>
      <w:jc w:val="center"/>
    </w:pPr>
    <w:rPr>
      <w:rFonts w:ascii="Arial" w:hAnsi="Arial"/>
      <w:sz w:val="22"/>
      <w:szCs w:val="20"/>
    </w:rPr>
  </w:style>
  <w:style w:type="paragraph" w:styleId="971" w:customStyle="1">
    <w:name w:val="Encabezamiento"/>
    <w:basedOn w:val="956"/>
    <w:pPr>
      <w:jc w:val="right"/>
      <w:spacing w:line="240" w:lineRule="auto"/>
    </w:pPr>
    <w:rPr>
      <w:b/>
      <w:sz w:val="36"/>
    </w:rPr>
  </w:style>
  <w:style w:type="paragraph" w:styleId="972" w:customStyle="1">
    <w:name w:val="Obra y autor"/>
    <w:basedOn w:val="956"/>
    <w:rPr>
      <w:i/>
    </w:rPr>
  </w:style>
  <w:style w:type="paragraph" w:styleId="973" w:customStyle="1">
    <w:name w:val="Pie de Firma"/>
    <w:basedOn w:val="956"/>
    <w:pPr>
      <w:jc w:val="right"/>
      <w:spacing w:line="240" w:lineRule="auto"/>
    </w:pPr>
    <w:rPr>
      <w:sz w:val="22"/>
    </w:rPr>
  </w:style>
  <w:style w:type="paragraph" w:styleId="974" w:customStyle="1">
    <w:name w:val="Autor"/>
    <w:basedOn w:val="972"/>
    <w:rPr>
      <w:i w:val="0"/>
    </w:rPr>
  </w:style>
  <w:style w:type="character" w:styleId="975">
    <w:name w:val="page number"/>
    <w:basedOn w:val="966"/>
    <w:rPr>
      <w:rFonts w:ascii="Times New Roman" w:hAnsi="Times New Roman"/>
      <w:sz w:val="24"/>
      <w:szCs w:val="24"/>
    </w:rPr>
  </w:style>
  <w:style w:type="paragraph" w:styleId="976">
    <w:name w:val="Body Text"/>
    <w:basedOn w:val="956"/>
    <w:pPr>
      <w:jc w:val="left"/>
      <w:spacing w:line="240" w:lineRule="auto"/>
    </w:pPr>
    <w:rPr>
      <w:sz w:val="18"/>
    </w:rPr>
  </w:style>
  <w:style w:type="paragraph" w:styleId="977">
    <w:name w:val="Body Text Indent"/>
    <w:basedOn w:val="956"/>
    <w:pPr>
      <w:ind w:firstLine="397"/>
    </w:pPr>
    <w:rPr>
      <w:szCs w:val="20"/>
      <w:lang w:val="es-ES_tradnl"/>
    </w:rPr>
  </w:style>
  <w:style w:type="paragraph" w:styleId="978">
    <w:name w:val="Plain Text"/>
    <w:basedOn w:val="956"/>
    <w:rPr>
      <w:sz w:val="20"/>
      <w:szCs w:val="20"/>
    </w:rPr>
  </w:style>
  <w:style w:type="paragraph" w:styleId="979">
    <w:name w:val="Body Text 2"/>
    <w:basedOn w:val="956"/>
    <w:rPr>
      <w:b/>
      <w:i/>
      <w:szCs w:val="20"/>
      <w:lang w:val="es-ES_tradnl"/>
    </w:rPr>
  </w:style>
  <w:style w:type="character" w:styleId="980">
    <w:name w:val="Hyperlink"/>
    <w:basedOn w:val="966"/>
    <w:uiPriority w:val="99"/>
    <w:rPr>
      <w:color w:val="0000ff"/>
      <w:u w:val="single"/>
    </w:rPr>
  </w:style>
  <w:style w:type="paragraph" w:styleId="981">
    <w:name w:val="toc 1"/>
    <w:basedOn w:val="956"/>
    <w:next w:val="956"/>
    <w:uiPriority w:val="39"/>
    <w:pPr>
      <w:tabs>
        <w:tab w:val="right" w:pos="8827" w:leader="dot"/>
      </w:tabs>
    </w:pPr>
    <w:rPr>
      <w:szCs w:val="20"/>
    </w:rPr>
  </w:style>
  <w:style w:type="paragraph" w:styleId="982">
    <w:name w:val="toc 2"/>
    <w:basedOn w:val="956"/>
    <w:next w:val="956"/>
    <w:uiPriority w:val="39"/>
    <w:pPr>
      <w:ind w:left="240"/>
      <w:jc w:val="left"/>
    </w:pPr>
  </w:style>
  <w:style w:type="paragraph" w:styleId="983">
    <w:name w:val="toc 3"/>
    <w:basedOn w:val="956"/>
    <w:next w:val="956"/>
    <w:uiPriority w:val="39"/>
    <w:pPr>
      <w:ind w:left="480"/>
      <w:jc w:val="left"/>
    </w:pPr>
  </w:style>
  <w:style w:type="paragraph" w:styleId="984">
    <w:name w:val="Header"/>
    <w:basedOn w:val="956"/>
    <w:link w:val="1030"/>
    <w:pPr>
      <w:contextualSpacing/>
      <w:jc w:val="center"/>
      <w:spacing w:line="240" w:lineRule="auto"/>
      <w:pBdr>
        <w:bottom w:val="single" w:color="000000" w:sz="4" w:space="1"/>
      </w:pBdr>
    </w:pPr>
    <w:rPr>
      <w:rFonts w:ascii="Arial" w:hAnsi="Arial"/>
      <w:i/>
      <w:sz w:val="20"/>
      <w:szCs w:val="20"/>
    </w:rPr>
  </w:style>
  <w:style w:type="paragraph" w:styleId="985">
    <w:name w:val="List Bullet"/>
    <w:basedOn w:val="956"/>
    <w:pPr>
      <w:numPr>
        <w:ilvl w:val="0"/>
        <w:numId w:val="1"/>
      </w:numPr>
    </w:pPr>
    <w:rPr>
      <w:szCs w:val="20"/>
    </w:rPr>
  </w:style>
  <w:style w:type="paragraph" w:styleId="986">
    <w:name w:val="Title"/>
    <w:basedOn w:val="956"/>
    <w:link w:val="996"/>
    <w:uiPriority w:val="10"/>
    <w:qFormat/>
    <w:pPr>
      <w:jc w:val="left"/>
      <w:spacing w:after="60"/>
      <w:outlineLvl w:val="0"/>
    </w:pPr>
    <w:rPr>
      <w:rFonts w:cs="Arial"/>
      <w:b/>
      <w:bCs/>
      <w:sz w:val="32"/>
      <w:szCs w:val="32"/>
    </w:rPr>
  </w:style>
  <w:style w:type="paragraph" w:styleId="987">
    <w:name w:val="Footer"/>
    <w:basedOn w:val="956"/>
    <w:link w:val="1018"/>
    <w:uiPriority w:val="99"/>
    <w:pPr>
      <w:tabs>
        <w:tab w:val="center" w:pos="4252" w:leader="none"/>
        <w:tab w:val="right" w:pos="8504" w:leader="none"/>
      </w:tabs>
    </w:pPr>
    <w:rPr>
      <w:szCs w:val="20"/>
    </w:rPr>
  </w:style>
  <w:style w:type="table" w:styleId="988">
    <w:name w:val="Table Grid"/>
    <w:basedOn w:val="967"/>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89" w:customStyle="1">
    <w:name w:val="Estilo Encabezado + Times New Roman"/>
    <w:basedOn w:val="984"/>
  </w:style>
  <w:style w:type="character" w:styleId="990" w:customStyle="1">
    <w:name w:val="Estilo Times New Roman"/>
    <w:basedOn w:val="966"/>
    <w:rPr>
      <w:rFonts w:ascii="Times New Roman" w:hAnsi="Times New Roman"/>
    </w:rPr>
  </w:style>
  <w:style w:type="paragraph" w:styleId="991" w:customStyle="1">
    <w:name w:val="Estilo Título 3 + Después:  6 pto"/>
    <w:basedOn w:val="959"/>
    <w:pPr>
      <w:spacing w:after="120"/>
    </w:pPr>
    <w:rPr>
      <w:bCs/>
    </w:rPr>
  </w:style>
  <w:style w:type="paragraph" w:styleId="992" w:customStyle="1">
    <w:name w:val="Tabla"/>
    <w:basedOn w:val="956"/>
    <w:pPr>
      <w:jc w:val="center"/>
      <w:spacing w:before="60" w:after="60" w:line="240" w:lineRule="auto"/>
      <w:tabs>
        <w:tab w:val="left" w:pos="360" w:leader="none"/>
      </w:tabs>
    </w:pPr>
  </w:style>
  <w:style w:type="paragraph" w:styleId="993" w:customStyle="1">
    <w:name w:val="TituloTabla"/>
    <w:basedOn w:val="956"/>
    <w:pPr>
      <w:ind w:left="454"/>
      <w:spacing w:line="240" w:lineRule="auto"/>
    </w:pPr>
  </w:style>
  <w:style w:type="paragraph" w:styleId="994">
    <w:name w:val="Balloon Text"/>
    <w:basedOn w:val="956"/>
    <w:link w:val="995"/>
    <w:pPr>
      <w:spacing w:line="240" w:lineRule="auto"/>
    </w:pPr>
    <w:rPr>
      <w:rFonts w:ascii="Tahoma" w:hAnsi="Tahoma" w:cs="Tahoma"/>
      <w:sz w:val="16"/>
      <w:szCs w:val="16"/>
    </w:rPr>
  </w:style>
  <w:style w:type="character" w:styleId="995" w:customStyle="1">
    <w:name w:val="Texto de globo Car"/>
    <w:basedOn w:val="966"/>
    <w:link w:val="994"/>
    <w:rPr>
      <w:rFonts w:ascii="Tahoma" w:hAnsi="Tahoma" w:cs="Tahoma"/>
      <w:sz w:val="16"/>
      <w:szCs w:val="16"/>
      <w:lang w:val="es-ES" w:eastAsia="es-ES"/>
    </w:rPr>
  </w:style>
  <w:style w:type="character" w:styleId="996" w:customStyle="1">
    <w:name w:val="Título Car"/>
    <w:basedOn w:val="966"/>
    <w:link w:val="986"/>
    <w:uiPriority w:val="10"/>
    <w:rPr>
      <w:rFonts w:cs="Arial"/>
      <w:b/>
      <w:bCs/>
      <w:sz w:val="32"/>
      <w:szCs w:val="32"/>
      <w:lang w:val="es-ES" w:eastAsia="es-ES"/>
    </w:rPr>
  </w:style>
  <w:style w:type="paragraph" w:styleId="997" w:customStyle="1">
    <w:name w:val="Palabras Clave"/>
    <w:basedOn w:val="956"/>
    <w:link w:val="998"/>
    <w:pPr>
      <w:spacing w:before="60" w:line="240" w:lineRule="auto"/>
      <w:widowControl w:val="off"/>
    </w:pPr>
    <w:rPr>
      <w:rFonts w:ascii="Arial" w:hAnsi="Arial"/>
      <w:b/>
      <w:i/>
      <w:sz w:val="20"/>
      <w:szCs w:val="20"/>
      <w:u w:val="single"/>
      <w:lang w:bidi="he-IL"/>
    </w:rPr>
  </w:style>
  <w:style w:type="character" w:styleId="998" w:customStyle="1">
    <w:name w:val="Palabras Clave Car"/>
    <w:link w:val="997"/>
    <w:rPr>
      <w:rFonts w:ascii="Arial" w:hAnsi="Arial"/>
      <w:b/>
      <w:i/>
      <w:u w:val="single"/>
      <w:lang w:val="es-ES" w:eastAsia="es-ES" w:bidi="he-IL"/>
    </w:rPr>
  </w:style>
  <w:style w:type="character" w:styleId="999" w:customStyle="1">
    <w:name w:val="Título 1 Car"/>
    <w:basedOn w:val="966"/>
    <w:link w:val="957"/>
    <w:uiPriority w:val="9"/>
    <w:rPr>
      <w:rFonts w:ascii="Arial" w:hAnsi="Arial"/>
      <w:b/>
      <w:sz w:val="32"/>
      <w:lang w:val="es-ES_tradnl" w:eastAsia="es-ES"/>
    </w:rPr>
  </w:style>
  <w:style w:type="paragraph" w:styleId="1000" w:customStyle="1">
    <w:name w:val="Heading 0"/>
    <w:basedOn w:val="957"/>
    <w:next w:val="956"/>
    <w:qFormat/>
    <w:pPr>
      <w:numPr>
        <w:ilvl w:val="0"/>
        <w:numId w:val="0"/>
      </w:numPr>
    </w:pPr>
    <w:rPr>
      <w:caps/>
      <w:sz w:val="22"/>
    </w:rPr>
  </w:style>
  <w:style w:type="paragraph" w:styleId="1001" w:customStyle="1">
    <w:name w:val="Título 11"/>
    <w:basedOn w:val="957"/>
    <w:next w:val="1002"/>
    <w:link w:val="1003"/>
    <w:qFormat/>
    <w:pPr>
      <w:numPr>
        <w:ilvl w:val="0"/>
        <w:numId w:val="2"/>
      </w:numPr>
      <w:jc w:val="left"/>
      <w:spacing w:before="2040"/>
    </w:pPr>
    <w:rPr>
      <w:rFonts w:cs="Arial"/>
      <w:bCs/>
      <w:caps/>
      <w:sz w:val="22"/>
      <w:szCs w:val="28"/>
      <w:lang w:val="es-ES" w:eastAsia="en-US"/>
    </w:rPr>
  </w:style>
  <w:style w:type="paragraph" w:styleId="1002" w:customStyle="1">
    <w:name w:val="Texto independiente1"/>
    <w:basedOn w:val="956"/>
    <w:link w:val="1005"/>
    <w:qFormat/>
    <w:pPr>
      <w:numPr>
        <w:ilvl w:val="12"/>
      </w:numPr>
    </w:pPr>
    <w:rPr>
      <w:rFonts w:ascii="Arial" w:hAnsi="Arial"/>
      <w:sz w:val="22"/>
    </w:rPr>
  </w:style>
  <w:style w:type="character" w:styleId="1003" w:customStyle="1">
    <w:name w:val="Título 1 Char"/>
    <w:basedOn w:val="999"/>
    <w:link w:val="1001"/>
    <w:rPr>
      <w:rFonts w:ascii="Arial" w:hAnsi="Arial" w:cs="Arial"/>
      <w:b/>
      <w:bCs/>
      <w:caps/>
      <w:sz w:val="22"/>
      <w:szCs w:val="28"/>
      <w:lang w:val="es-ES" w:eastAsia="es-ES"/>
    </w:rPr>
  </w:style>
  <w:style w:type="paragraph" w:styleId="1004" w:customStyle="1">
    <w:name w:val="Título 31"/>
    <w:basedOn w:val="959"/>
    <w:next w:val="1002"/>
    <w:qFormat/>
    <w:pPr>
      <w:numPr>
        <w:ilvl w:val="0"/>
        <w:numId w:val="3"/>
      </w:numPr>
      <w:spacing w:after="120"/>
    </w:pPr>
    <w:rPr>
      <w:sz w:val="22"/>
    </w:rPr>
  </w:style>
  <w:style w:type="character" w:styleId="1005" w:customStyle="1">
    <w:name w:val="Texto independiente Char"/>
    <w:basedOn w:val="966"/>
    <w:link w:val="1002"/>
    <w:rPr>
      <w:rFonts w:ascii="Arial" w:hAnsi="Arial"/>
      <w:sz w:val="22"/>
      <w:szCs w:val="24"/>
      <w:lang w:val="es-ES" w:eastAsia="es-ES"/>
    </w:rPr>
  </w:style>
  <w:style w:type="paragraph" w:styleId="1006">
    <w:name w:val="List Paragraph"/>
    <w:basedOn w:val="956"/>
    <w:next w:val="1002"/>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07" w:customStyle="1">
    <w:name w:val="Título 0"/>
    <w:basedOn w:val="957"/>
    <w:next w:val="1002"/>
    <w:link w:val="1009"/>
    <w:qFormat/>
    <w:rPr>
      <w:rFonts w:cs="Arial"/>
    </w:rPr>
  </w:style>
  <w:style w:type="paragraph" w:styleId="1008" w:customStyle="1">
    <w:name w:val="Título 21"/>
    <w:basedOn w:val="958"/>
    <w:link w:val="1011"/>
    <w:qFormat/>
    <w:pPr>
      <w:ind w:left="2112" w:hanging="72"/>
      <w:tabs>
        <w:tab w:val="num" w:pos="2607" w:leader="none"/>
      </w:tabs>
    </w:pPr>
  </w:style>
  <w:style w:type="character" w:styleId="1009" w:customStyle="1">
    <w:name w:val="Título 0 Char"/>
    <w:basedOn w:val="999"/>
    <w:link w:val="1007"/>
    <w:rPr>
      <w:rFonts w:ascii="Arial" w:hAnsi="Arial" w:cs="Arial"/>
      <w:b/>
      <w:sz w:val="32"/>
      <w:lang w:val="es-ES_tradnl" w:eastAsia="es-ES"/>
    </w:rPr>
  </w:style>
  <w:style w:type="character" w:styleId="1010" w:customStyle="1">
    <w:name w:val="Título 2 Car"/>
    <w:basedOn w:val="966"/>
    <w:link w:val="958"/>
    <w:rPr>
      <w:rFonts w:ascii="Arial" w:hAnsi="Arial"/>
      <w:b/>
      <w:sz w:val="24"/>
      <w:lang w:val="es-ES_tradnl" w:eastAsia="es-ES"/>
    </w:rPr>
  </w:style>
  <w:style w:type="character" w:styleId="1011" w:customStyle="1">
    <w:name w:val="Título 2 Char"/>
    <w:basedOn w:val="1010"/>
    <w:link w:val="1008"/>
    <w:rPr>
      <w:rFonts w:ascii="Arial" w:hAnsi="Arial"/>
      <w:b/>
      <w:sz w:val="24"/>
      <w:lang w:val="es-ES_tradnl" w:eastAsia="es-ES"/>
    </w:rPr>
  </w:style>
  <w:style w:type="character" w:styleId="1012" w:customStyle="1">
    <w:name w:val="Título 4 Car"/>
    <w:basedOn w:val="966"/>
    <w:link w:val="960"/>
    <w:semiHidden/>
    <w:rPr>
      <w:rFonts w:asciiTheme="majorHAnsi" w:hAnsiTheme="majorHAnsi" w:eastAsiaTheme="majorEastAsia" w:cstheme="majorBidi"/>
      <w:b/>
      <w:bCs/>
      <w:i/>
      <w:iCs/>
      <w:color w:val="4f81bd" w:themeColor="accent1"/>
      <w:sz w:val="24"/>
      <w:szCs w:val="24"/>
      <w:lang w:val="es-ES" w:eastAsia="es-ES"/>
    </w:rPr>
  </w:style>
  <w:style w:type="character" w:styleId="1013" w:customStyle="1">
    <w:name w:val="Título 5 Car"/>
    <w:basedOn w:val="966"/>
    <w:link w:val="961"/>
    <w:semiHidden/>
    <w:rPr>
      <w:rFonts w:asciiTheme="majorHAnsi" w:hAnsiTheme="majorHAnsi" w:eastAsiaTheme="majorEastAsia" w:cstheme="majorBidi"/>
      <w:color w:val="243f60" w:themeColor="accent1" w:themeShade="7F"/>
      <w:sz w:val="24"/>
      <w:szCs w:val="24"/>
      <w:lang w:val="es-ES" w:eastAsia="es-ES"/>
    </w:rPr>
  </w:style>
  <w:style w:type="character" w:styleId="1014" w:customStyle="1">
    <w:name w:val="Título 6 Car"/>
    <w:basedOn w:val="966"/>
    <w:link w:val="962"/>
    <w:semiHidden/>
    <w:rPr>
      <w:rFonts w:asciiTheme="majorHAnsi" w:hAnsiTheme="majorHAnsi" w:eastAsiaTheme="majorEastAsia" w:cstheme="majorBidi"/>
      <w:i/>
      <w:iCs/>
      <w:color w:val="243f60" w:themeColor="accent1" w:themeShade="7F"/>
      <w:sz w:val="24"/>
      <w:szCs w:val="24"/>
      <w:lang w:val="es-ES" w:eastAsia="es-ES"/>
    </w:rPr>
  </w:style>
  <w:style w:type="character" w:styleId="1015" w:customStyle="1">
    <w:name w:val="Título 7 Car"/>
    <w:basedOn w:val="966"/>
    <w:link w:val="963"/>
    <w:semiHidden/>
    <w:rPr>
      <w:rFonts w:asciiTheme="majorHAnsi" w:hAnsiTheme="majorHAnsi" w:eastAsiaTheme="majorEastAsia" w:cstheme="majorBidi"/>
      <w:i/>
      <w:iCs/>
      <w:color w:val="404040" w:themeColor="text1" w:themeTint="BF"/>
      <w:sz w:val="24"/>
      <w:szCs w:val="24"/>
      <w:lang w:val="es-ES" w:eastAsia="es-ES"/>
    </w:rPr>
  </w:style>
  <w:style w:type="character" w:styleId="1016" w:customStyle="1">
    <w:name w:val="Título 8 Car"/>
    <w:basedOn w:val="966"/>
    <w:link w:val="964"/>
    <w:semiHidden/>
    <w:rPr>
      <w:rFonts w:asciiTheme="majorHAnsi" w:hAnsiTheme="majorHAnsi" w:eastAsiaTheme="majorEastAsia" w:cstheme="majorBidi"/>
      <w:color w:val="404040" w:themeColor="text1" w:themeTint="BF"/>
      <w:lang w:val="es-ES" w:eastAsia="es-ES"/>
    </w:rPr>
  </w:style>
  <w:style w:type="character" w:styleId="1017" w:customStyle="1">
    <w:name w:val="Título 9 Car"/>
    <w:basedOn w:val="966"/>
    <w:link w:val="965"/>
    <w:semiHidden/>
    <w:rPr>
      <w:rFonts w:asciiTheme="majorHAnsi" w:hAnsiTheme="majorHAnsi" w:eastAsiaTheme="majorEastAsia" w:cstheme="majorBidi"/>
      <w:i/>
      <w:iCs/>
      <w:color w:val="404040" w:themeColor="text1" w:themeTint="BF"/>
      <w:lang w:val="es-ES" w:eastAsia="es-ES"/>
    </w:rPr>
  </w:style>
  <w:style w:type="character" w:styleId="1018" w:customStyle="1">
    <w:name w:val="Pie de página Car"/>
    <w:basedOn w:val="966"/>
    <w:link w:val="987"/>
    <w:uiPriority w:val="99"/>
    <w:rPr>
      <w:sz w:val="24"/>
      <w:lang w:val="es-ES" w:eastAsia="es-ES"/>
    </w:rPr>
  </w:style>
  <w:style w:type="paragraph" w:styleId="1019">
    <w:name w:val="Bibliography"/>
    <w:basedOn w:val="956"/>
    <w:next w:val="956"/>
    <w:uiPriority w:val="37"/>
    <w:unhideWhenUsed/>
  </w:style>
  <w:style w:type="paragraph" w:styleId="1020">
    <w:name w:val="footnote text"/>
    <w:basedOn w:val="956"/>
    <w:link w:val="1021"/>
    <w:pPr>
      <w:spacing w:line="240" w:lineRule="auto"/>
    </w:pPr>
    <w:rPr>
      <w:sz w:val="20"/>
      <w:szCs w:val="20"/>
    </w:rPr>
  </w:style>
  <w:style w:type="character" w:styleId="1021" w:customStyle="1">
    <w:name w:val="Texto nota pie Car"/>
    <w:basedOn w:val="966"/>
    <w:link w:val="1020"/>
    <w:rPr>
      <w:lang w:val="es-ES" w:eastAsia="es-ES"/>
    </w:rPr>
  </w:style>
  <w:style w:type="character" w:styleId="1022">
    <w:name w:val="footnote reference"/>
    <w:basedOn w:val="966"/>
    <w:rPr>
      <w:vertAlign w:val="superscript"/>
    </w:rPr>
  </w:style>
  <w:style w:type="paragraph" w:styleId="1023">
    <w:name w:val="Normal (Web)"/>
    <w:basedOn w:val="956"/>
    <w:uiPriority w:val="99"/>
    <w:unhideWhenUsed/>
    <w:pPr>
      <w:jc w:val="left"/>
      <w:spacing w:before="100" w:beforeAutospacing="1" w:after="100" w:afterAutospacing="1" w:line="240" w:lineRule="auto"/>
    </w:pPr>
  </w:style>
  <w:style w:type="paragraph" w:styleId="1024" w:customStyle="1">
    <w:name w:val="Pie figura"/>
    <w:basedOn w:val="1002"/>
    <w:link w:val="1026"/>
    <w:qFormat/>
    <w:pPr>
      <w:contextualSpacing/>
      <w:jc w:val="center"/>
      <w:keepLines/>
      <w:spacing w:before="120" w:after="240" w:line="240" w:lineRule="auto"/>
    </w:pPr>
    <w:rPr>
      <w:i/>
      <w:sz w:val="20"/>
    </w:rPr>
  </w:style>
  <w:style w:type="paragraph" w:styleId="1025" w:customStyle="1">
    <w:name w:val="Encabezado de tabla"/>
    <w:basedOn w:val="1002"/>
    <w:link w:val="1028"/>
    <w:qFormat/>
    <w:pPr>
      <w:contextualSpacing/>
      <w:jc w:val="center"/>
      <w:keepNext/>
      <w:spacing w:before="240" w:after="120" w:line="240" w:lineRule="auto"/>
    </w:pPr>
    <w:rPr>
      <w:rFonts w:cs="Arial"/>
      <w:i/>
      <w:sz w:val="20"/>
      <w:szCs w:val="18"/>
    </w:rPr>
  </w:style>
  <w:style w:type="character" w:styleId="1026" w:customStyle="1">
    <w:name w:val="Pie figura Char"/>
    <w:basedOn w:val="1005"/>
    <w:link w:val="1024"/>
    <w:rPr>
      <w:rFonts w:ascii="Arial" w:hAnsi="Arial"/>
      <w:i/>
      <w:sz w:val="22"/>
      <w:szCs w:val="24"/>
      <w:lang w:val="es-ES" w:eastAsia="es-ES"/>
    </w:rPr>
  </w:style>
  <w:style w:type="character" w:styleId="1027">
    <w:name w:val="line number"/>
    <w:basedOn w:val="966"/>
  </w:style>
  <w:style w:type="character" w:styleId="1028" w:customStyle="1">
    <w:name w:val="Encabezado de tabla Char"/>
    <w:basedOn w:val="1005"/>
    <w:link w:val="1025"/>
    <w:rPr>
      <w:rFonts w:ascii="Arial" w:hAnsi="Arial" w:cs="Arial"/>
      <w:i/>
      <w:sz w:val="22"/>
      <w:szCs w:val="18"/>
      <w:lang w:val="es-ES" w:eastAsia="es-ES"/>
    </w:rPr>
  </w:style>
  <w:style w:type="paragraph" w:styleId="1029">
    <w:name w:val="Caption"/>
    <w:basedOn w:val="956"/>
    <w:next w:val="956"/>
    <w:unhideWhenUsed/>
    <w:qFormat/>
    <w:pPr>
      <w:spacing w:after="200" w:line="240" w:lineRule="auto"/>
    </w:pPr>
    <w:rPr>
      <w:b/>
      <w:bCs/>
      <w:color w:val="4f81bd" w:themeColor="accent1"/>
      <w:sz w:val="18"/>
      <w:szCs w:val="18"/>
    </w:rPr>
  </w:style>
  <w:style w:type="character" w:styleId="1030" w:customStyle="1">
    <w:name w:val="Encabezado Car"/>
    <w:basedOn w:val="966"/>
    <w:link w:val="984"/>
    <w:rPr>
      <w:rFonts w:ascii="Arial" w:hAnsi="Arial"/>
      <w:i/>
      <w:lang w:val="es-ES" w:eastAsia="es-ES"/>
    </w:rPr>
  </w:style>
  <w:style w:type="paragraph" w:styleId="1031">
    <w:name w:val="Document Map"/>
    <w:basedOn w:val="956"/>
    <w:link w:val="1032"/>
    <w:pPr>
      <w:spacing w:line="240" w:lineRule="auto"/>
    </w:pPr>
    <w:rPr>
      <w:rFonts w:ascii="Tahoma" w:hAnsi="Tahoma" w:cs="Tahoma"/>
      <w:sz w:val="16"/>
      <w:szCs w:val="16"/>
    </w:rPr>
  </w:style>
  <w:style w:type="character" w:styleId="1032" w:customStyle="1">
    <w:name w:val="Mapa del documento Car"/>
    <w:basedOn w:val="966"/>
    <w:link w:val="1031"/>
    <w:rPr>
      <w:rFonts w:ascii="Tahoma" w:hAnsi="Tahoma" w:cs="Tahoma"/>
      <w:sz w:val="16"/>
      <w:szCs w:val="16"/>
      <w:lang w:val="es-ES" w:eastAsia="es-ES"/>
    </w:rPr>
  </w:style>
  <w:style w:type="character" w:styleId="1033">
    <w:name w:val="annotation reference"/>
    <w:basedOn w:val="966"/>
    <w:semiHidden/>
    <w:unhideWhenUsed/>
    <w:rPr>
      <w:sz w:val="16"/>
      <w:szCs w:val="16"/>
    </w:rPr>
  </w:style>
  <w:style w:type="paragraph" w:styleId="1034">
    <w:name w:val="annotation text"/>
    <w:basedOn w:val="956"/>
    <w:link w:val="1035"/>
    <w:semiHidden/>
    <w:unhideWhenUsed/>
    <w:pPr>
      <w:spacing w:line="240" w:lineRule="auto"/>
    </w:pPr>
    <w:rPr>
      <w:sz w:val="20"/>
      <w:szCs w:val="20"/>
    </w:rPr>
  </w:style>
  <w:style w:type="character" w:styleId="1035" w:customStyle="1">
    <w:name w:val="Texto comentario Car"/>
    <w:basedOn w:val="966"/>
    <w:link w:val="1034"/>
    <w:semiHidden/>
    <w:rPr>
      <w:lang w:val="es-ES" w:eastAsia="es-ES"/>
    </w:rPr>
  </w:style>
  <w:style w:type="paragraph" w:styleId="1036">
    <w:name w:val="annotation subject"/>
    <w:basedOn w:val="1034"/>
    <w:next w:val="1034"/>
    <w:link w:val="1037"/>
    <w:semiHidden/>
    <w:unhideWhenUsed/>
    <w:rPr>
      <w:b/>
      <w:bCs/>
    </w:rPr>
  </w:style>
  <w:style w:type="character" w:styleId="1037" w:customStyle="1">
    <w:name w:val="Asunto del comentario Car"/>
    <w:basedOn w:val="1035"/>
    <w:link w:val="1036"/>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jp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jpg"/><Relationship Id="rId19" Type="http://schemas.openxmlformats.org/officeDocument/2006/relationships/hyperlink" Target="https://botpress.com/es/blog/chatbot-analytics" TargetMode="External"/><Relationship Id="rId20" Type="http://schemas.openxmlformats.org/officeDocument/2006/relationships/hyperlink" Target="https://botpress.com/es/pricing" TargetMode="External"/><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hyperlink" Target="https://towardsdatascience.com/build-and-host-fast-data-science-applications-using" TargetMode="External"/><Relationship Id="rId26" Type="http://schemas.openxmlformats.org/officeDocument/2006/relationships/comments" Target="comments.xml" /><Relationship Id="rId27" Type="http://schemas.microsoft.com/office/2011/relationships/commentsExtended" Target="commentsExtended.xml" /><Relationship Id="rId28" Type="http://schemas.microsoft.com/office/2016/09/relationships/commentsIds" Target="commentsIds.xml" /><Relationship Id="rId29" Type="http://schemas.microsoft.com/office/2011/relationships/people" Target="people.xml" /><Relationship Id="rId30" Type="http://schemas.onlyoffice.com/commentsDocument" Target="commentsDocument.xml" /><Relationship Id="rId31" Type="http://schemas.onlyoffice.com/commentsExtendedDocument" Target="commentsExtendedDocument.xml" /><Relationship Id="rId32" Type="http://schemas.onlyoffice.com/commentsIdsDocument" Target="commentsIdsDocument.xml" /><Relationship Id="rId33"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6</cp:revision>
  <dcterms:created xsi:type="dcterms:W3CDTF">2022-05-18T13:07:00Z</dcterms:created>
  <dcterms:modified xsi:type="dcterms:W3CDTF">2024-03-13T22:05:10Z</dcterms:modified>
</cp:coreProperties>
</file>